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CB15F4" w14:textId="77777777" w:rsidR="009B0659" w:rsidRPr="000D487F" w:rsidRDefault="002245E0" w:rsidP="00665892">
      <w:pPr>
        <w:jc w:val="center"/>
      </w:pPr>
      <w:r w:rsidRPr="000D487F">
        <w:rPr>
          <w:noProof/>
          <w:lang w:eastAsia="es-ES"/>
        </w:rPr>
        <w:drawing>
          <wp:inline distT="0" distB="0" distL="0" distR="0" wp14:anchorId="6EA82011" wp14:editId="42E30E42">
            <wp:extent cx="1238250" cy="1238250"/>
            <wp:effectExtent l="0" t="0" r="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38250" cy="1238250"/>
                    </a:xfrm>
                    <a:prstGeom prst="rect">
                      <a:avLst/>
                    </a:prstGeom>
                    <a:noFill/>
                    <a:ln>
                      <a:noFill/>
                    </a:ln>
                  </pic:spPr>
                </pic:pic>
              </a:graphicData>
            </a:graphic>
          </wp:inline>
        </w:drawing>
      </w:r>
    </w:p>
    <w:p w14:paraId="1315E7C6" w14:textId="77777777" w:rsidR="002245E0" w:rsidRPr="00FB794B" w:rsidRDefault="002245E0" w:rsidP="00665892">
      <w:pPr>
        <w:jc w:val="center"/>
      </w:pPr>
      <w:r w:rsidRPr="00FB794B">
        <w:t>Universidad de Oriente</w:t>
      </w:r>
    </w:p>
    <w:p w14:paraId="4A695EF9" w14:textId="77777777" w:rsidR="002245E0" w:rsidRPr="00FB794B" w:rsidRDefault="002245E0" w:rsidP="00665892">
      <w:pPr>
        <w:jc w:val="center"/>
      </w:pPr>
      <w:r w:rsidRPr="00FB794B">
        <w:t>Sede “Julio Antonio Mella”</w:t>
      </w:r>
    </w:p>
    <w:p w14:paraId="476D55F4" w14:textId="77777777" w:rsidR="002245E0" w:rsidRPr="00FB794B" w:rsidRDefault="002245E0" w:rsidP="00665892">
      <w:pPr>
        <w:jc w:val="center"/>
      </w:pPr>
      <w:r w:rsidRPr="00FB794B">
        <w:t>Facultad de Ingeniería en Telecomunicaciones, Informática y Biomédica</w:t>
      </w:r>
    </w:p>
    <w:p w14:paraId="48874B8E" w14:textId="77777777" w:rsidR="002245E0" w:rsidRPr="00665892" w:rsidRDefault="002245E0" w:rsidP="00665892">
      <w:pPr>
        <w:jc w:val="center"/>
        <w:rPr>
          <w:rFonts w:ascii="Old English Text MT" w:hAnsi="Old English Text MT"/>
          <w:sz w:val="72"/>
          <w:szCs w:val="72"/>
        </w:rPr>
      </w:pPr>
      <w:r w:rsidRPr="00665892">
        <w:rPr>
          <w:rFonts w:ascii="Old English Text MT" w:hAnsi="Old English Text MT"/>
          <w:sz w:val="72"/>
          <w:szCs w:val="72"/>
        </w:rPr>
        <w:t>Trabajo de Diploma</w:t>
      </w:r>
    </w:p>
    <w:p w14:paraId="096A5F3B" w14:textId="77777777" w:rsidR="002245E0" w:rsidRPr="000D487F" w:rsidRDefault="002245E0" w:rsidP="00665892">
      <w:pPr>
        <w:jc w:val="center"/>
      </w:pPr>
      <w:r w:rsidRPr="000D487F">
        <w:t>En opción al título de Ingeniero en Informática</w:t>
      </w:r>
    </w:p>
    <w:p w14:paraId="50D40957" w14:textId="77777777" w:rsidR="003A44D8" w:rsidRDefault="003A44D8" w:rsidP="00DE3FF8">
      <w:pPr>
        <w:rPr>
          <w:rFonts w:ascii="Old English Text MT" w:hAnsi="Old English Text MT"/>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71771D34" w14:textId="78332878" w:rsidR="00405B13" w:rsidRPr="000D487F" w:rsidRDefault="00405B13" w:rsidP="00DE3FF8">
      <w:r w:rsidRPr="00FB794B">
        <w:rPr>
          <w:rFonts w:ascii="Old English Text MT" w:hAnsi="Old English Text MT"/>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ítulo:</w:t>
      </w:r>
      <w:r w:rsidRPr="000D487F">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0D487F">
        <w:rP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621B44">
        <w:rP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r w:rsidRPr="000D487F">
        <w:t xml:space="preserve">istema informático </w:t>
      </w:r>
      <w:r w:rsidR="003E2BBF">
        <w:t>para la gestión de la información de la línea cost</w:t>
      </w:r>
      <w:r w:rsidR="00621B44">
        <w:t>a</w:t>
      </w:r>
      <w:r w:rsidR="003E2BBF">
        <w:t xml:space="preserve"> cubanas</w:t>
      </w:r>
      <w:r w:rsidRPr="000D487F">
        <w:t xml:space="preserve">, </w:t>
      </w:r>
      <w:proofErr w:type="spellStart"/>
      <w:r w:rsidR="00621B44">
        <w:t>par</w:t>
      </w:r>
      <w:proofErr w:type="spellEnd"/>
      <w:r w:rsidR="00621B44">
        <w:t xml:space="preserve"> la</w:t>
      </w:r>
      <w:r w:rsidRPr="000D487F">
        <w:t xml:space="preserve"> empresa </w:t>
      </w:r>
      <w:proofErr w:type="spellStart"/>
      <w:r w:rsidRPr="000D487F">
        <w:t>Geocuba</w:t>
      </w:r>
      <w:proofErr w:type="spellEnd"/>
      <w:r w:rsidRPr="000D487F">
        <w:t>.”</w:t>
      </w:r>
    </w:p>
    <w:p w14:paraId="01A8427D" w14:textId="77777777" w:rsidR="00405B13" w:rsidRPr="006E2D14" w:rsidRDefault="00405B13" w:rsidP="00DE3FF8">
      <w:pPr>
        <w:pStyle w:val="Encabezado"/>
      </w:pPr>
    </w:p>
    <w:p w14:paraId="2F0B6CC9" w14:textId="77777777" w:rsidR="003A44D8" w:rsidRDefault="003A44D8" w:rsidP="00DE3FF8">
      <w:pPr>
        <w:pStyle w:val="Encabezado"/>
        <w:rPr>
          <w:rFonts w:ascii="Old English Text MT" w:hAnsi="Old English Text MT"/>
          <w:color w:val="auto"/>
          <w:sz w:val="36"/>
          <w:szCs w:val="36"/>
        </w:rPr>
      </w:pPr>
    </w:p>
    <w:p w14:paraId="64591769" w14:textId="77777777" w:rsidR="003A44D8" w:rsidRDefault="003A44D8" w:rsidP="00DE3FF8">
      <w:pPr>
        <w:pStyle w:val="Encabezado"/>
        <w:rPr>
          <w:rFonts w:ascii="Old English Text MT" w:hAnsi="Old English Text MT"/>
          <w:color w:val="auto"/>
          <w:sz w:val="36"/>
          <w:szCs w:val="36"/>
        </w:rPr>
      </w:pPr>
    </w:p>
    <w:p w14:paraId="48E40BEC" w14:textId="77777777" w:rsidR="003A44D8" w:rsidRDefault="003A44D8" w:rsidP="00DE3FF8">
      <w:pPr>
        <w:pStyle w:val="Encabezado"/>
        <w:rPr>
          <w:rFonts w:ascii="Old English Text MT" w:hAnsi="Old English Text MT"/>
          <w:color w:val="auto"/>
          <w:sz w:val="36"/>
          <w:szCs w:val="36"/>
        </w:rPr>
      </w:pPr>
    </w:p>
    <w:p w14:paraId="6FAA26C3" w14:textId="77777777" w:rsidR="00405B13" w:rsidRPr="00665892" w:rsidRDefault="00405B13" w:rsidP="00DE3FF8">
      <w:pPr>
        <w:pStyle w:val="Encabezado"/>
        <w:rPr>
          <w:color w:val="auto"/>
        </w:rPr>
      </w:pPr>
      <w:r w:rsidRPr="00665892">
        <w:rPr>
          <w:rFonts w:ascii="Old English Text MT" w:hAnsi="Old English Text MT"/>
          <w:color w:val="auto"/>
          <w:sz w:val="36"/>
          <w:szCs w:val="36"/>
        </w:rPr>
        <w:t>Autor</w:t>
      </w:r>
      <w:r w:rsidRPr="00665892">
        <w:rPr>
          <w:color w:val="auto"/>
        </w:rPr>
        <w:t>: Dariel Enmanuel Cabrera López</w:t>
      </w:r>
    </w:p>
    <w:p w14:paraId="6D9DF25C" w14:textId="77777777" w:rsidR="00405B13" w:rsidRPr="00665892" w:rsidRDefault="00405B13" w:rsidP="00DE3FF8">
      <w:pPr>
        <w:pStyle w:val="Encabezado"/>
        <w:rPr>
          <w:color w:val="auto"/>
        </w:rPr>
      </w:pPr>
    </w:p>
    <w:p w14:paraId="5F67A66F" w14:textId="3F453691" w:rsidR="00405B13" w:rsidRPr="00665892" w:rsidRDefault="00405B13" w:rsidP="00DE3FF8">
      <w:pPr>
        <w:pStyle w:val="Encabezado"/>
        <w:rPr>
          <w:color w:val="auto"/>
        </w:rPr>
      </w:pPr>
      <w:r w:rsidRPr="00665892">
        <w:rPr>
          <w:rFonts w:ascii="Old English Text MT" w:hAnsi="Old English Text MT"/>
          <w:color w:val="auto"/>
          <w:sz w:val="36"/>
          <w:szCs w:val="36"/>
        </w:rPr>
        <w:t>Tutor:</w:t>
      </w:r>
      <w:r w:rsidRPr="00665892">
        <w:rPr>
          <w:color w:val="auto"/>
        </w:rPr>
        <w:t xml:space="preserve"> </w:t>
      </w:r>
      <w:proofErr w:type="spellStart"/>
      <w:r w:rsidRPr="00665892">
        <w:rPr>
          <w:color w:val="auto"/>
        </w:rPr>
        <w:t>Dr.</w:t>
      </w:r>
      <w:r w:rsidR="00A037B1">
        <w:rPr>
          <w:color w:val="auto"/>
        </w:rPr>
        <w:t>C</w:t>
      </w:r>
      <w:proofErr w:type="spellEnd"/>
      <w:r w:rsidRPr="00665892">
        <w:rPr>
          <w:color w:val="auto"/>
        </w:rPr>
        <w:t xml:space="preserve"> </w:t>
      </w:r>
      <w:proofErr w:type="spellStart"/>
      <w:r w:rsidRPr="00665892">
        <w:rPr>
          <w:color w:val="auto"/>
        </w:rPr>
        <w:t>Dionis</w:t>
      </w:r>
      <w:proofErr w:type="spellEnd"/>
      <w:r w:rsidRPr="00665892">
        <w:rPr>
          <w:color w:val="auto"/>
        </w:rPr>
        <w:t xml:space="preserve"> López Ramos</w:t>
      </w:r>
    </w:p>
    <w:p w14:paraId="2668E9A3" w14:textId="77777777" w:rsidR="00405B13" w:rsidRPr="000D487F" w:rsidRDefault="00405B13" w:rsidP="00DE3FF8">
      <w:pPr>
        <w:pStyle w:val="Encabezado"/>
      </w:pPr>
    </w:p>
    <w:p w14:paraId="21D7C89D" w14:textId="77777777" w:rsidR="00405B13" w:rsidRPr="000D487F" w:rsidRDefault="00405B13" w:rsidP="00DE3FF8">
      <w:pPr>
        <w:pStyle w:val="Encabezado"/>
      </w:pPr>
    </w:p>
    <w:p w14:paraId="6E3803ED" w14:textId="77777777" w:rsidR="00405B13" w:rsidRPr="000D487F" w:rsidRDefault="00405B13" w:rsidP="00DE3FF8">
      <w:pPr>
        <w:pStyle w:val="Encabezado"/>
      </w:pPr>
    </w:p>
    <w:p w14:paraId="75FB9394" w14:textId="77777777" w:rsidR="00405B13" w:rsidRPr="000D487F" w:rsidRDefault="00405B13" w:rsidP="00DE3FF8">
      <w:pPr>
        <w:pStyle w:val="Encabezado"/>
      </w:pPr>
    </w:p>
    <w:p w14:paraId="4F5997F7" w14:textId="77777777" w:rsidR="00405B13" w:rsidRDefault="00405B13" w:rsidP="00DE3FF8">
      <w:pPr>
        <w:pStyle w:val="Encabezado"/>
      </w:pPr>
    </w:p>
    <w:p w14:paraId="3B27BAAB" w14:textId="77777777" w:rsidR="00665892" w:rsidRDefault="00665892" w:rsidP="00DE3FF8">
      <w:pPr>
        <w:pStyle w:val="Encabezado"/>
      </w:pPr>
    </w:p>
    <w:p w14:paraId="7E310716" w14:textId="77777777" w:rsidR="00665892" w:rsidRDefault="00665892" w:rsidP="00DE3FF8">
      <w:pPr>
        <w:pStyle w:val="Encabezado"/>
      </w:pPr>
    </w:p>
    <w:p w14:paraId="39E9D672" w14:textId="77777777" w:rsidR="00665892" w:rsidRDefault="00665892" w:rsidP="00DE3FF8">
      <w:pPr>
        <w:pStyle w:val="Encabezado"/>
      </w:pPr>
    </w:p>
    <w:p w14:paraId="5AD4AC34" w14:textId="77777777" w:rsidR="00405B13" w:rsidRPr="00665892" w:rsidRDefault="00405B13" w:rsidP="00665892">
      <w:pPr>
        <w:pStyle w:val="Encabezado"/>
        <w:jc w:val="center"/>
        <w:rPr>
          <w:color w:val="auto"/>
          <w:sz w:val="28"/>
          <w:szCs w:val="28"/>
        </w:rPr>
      </w:pPr>
      <w:r w:rsidRPr="00665892">
        <w:rPr>
          <w:color w:val="auto"/>
          <w:sz w:val="28"/>
          <w:szCs w:val="28"/>
        </w:rPr>
        <w:t>Santiago de Cuba, 2025</w:t>
      </w:r>
    </w:p>
    <w:p w14:paraId="2BDF2A19" w14:textId="77777777" w:rsidR="00405B13" w:rsidRPr="000D487F" w:rsidRDefault="00405B13" w:rsidP="00DE3FF8">
      <w:pPr>
        <w:pStyle w:val="Encabezado"/>
      </w:pPr>
    </w:p>
    <w:p w14:paraId="2B5EC771" w14:textId="77777777" w:rsidR="00405B13" w:rsidRPr="000D487F" w:rsidRDefault="00405B13" w:rsidP="00665892">
      <w:pPr>
        <w:rPr>
          <w:lang w:eastAsia="es-ES"/>
        </w:rPr>
      </w:pPr>
      <w:r w:rsidRPr="000D487F">
        <w:br w:type="page"/>
      </w:r>
      <w:r w:rsidRPr="000D487F">
        <w:lastRenderedPageBreak/>
        <w:br w:type="page"/>
      </w:r>
    </w:p>
    <w:sdt>
      <w:sdtPr>
        <w:rPr>
          <w:rFonts w:asciiTheme="minorHAnsi" w:eastAsiaTheme="minorHAnsi" w:hAnsiTheme="minorHAnsi" w:cstheme="minorBidi"/>
          <w:color w:val="auto"/>
          <w:sz w:val="22"/>
          <w:szCs w:val="22"/>
          <w:lang w:eastAsia="en-US"/>
        </w:rPr>
        <w:id w:val="-1079206925"/>
        <w:docPartObj>
          <w:docPartGallery w:val="Table of Contents"/>
          <w:docPartUnique/>
        </w:docPartObj>
      </w:sdtPr>
      <w:sdtEndPr>
        <w:rPr>
          <w:rFonts w:ascii="Arial" w:hAnsi="Arial" w:cs="Arial"/>
          <w:sz w:val="24"/>
          <w:szCs w:val="24"/>
        </w:rPr>
      </w:sdtEndPr>
      <w:sdtContent>
        <w:p w14:paraId="6E160307" w14:textId="77777777" w:rsidR="00084212" w:rsidRPr="0049574B" w:rsidRDefault="00084212" w:rsidP="003A44D8">
          <w:pPr>
            <w:pStyle w:val="TtuloTDC"/>
            <w:jc w:val="center"/>
            <w:rPr>
              <w:rStyle w:val="Ttulo1Car"/>
              <w:color w:val="1D1B11" w:themeColor="background2" w:themeShade="1A"/>
              <w:lang w:eastAsia="en-US"/>
            </w:rPr>
          </w:pPr>
          <w:r w:rsidRPr="0049574B">
            <w:rPr>
              <w:rStyle w:val="Ttulo1Car"/>
              <w:color w:val="1D1B11" w:themeColor="background2" w:themeShade="1A"/>
            </w:rPr>
            <w:t>Índice</w:t>
          </w:r>
        </w:p>
        <w:p w14:paraId="4E684210" w14:textId="6E6821E7" w:rsidR="00CC18BA" w:rsidRPr="00CC18BA" w:rsidRDefault="00084212">
          <w:pPr>
            <w:pStyle w:val="TDC1"/>
            <w:tabs>
              <w:tab w:val="right" w:leader="dot" w:pos="8828"/>
            </w:tabs>
            <w:rPr>
              <w:rFonts w:asciiTheme="minorHAnsi" w:eastAsiaTheme="minorEastAsia" w:hAnsiTheme="minorHAnsi" w:cstheme="minorBidi"/>
              <w:noProof/>
              <w:color w:val="auto"/>
              <w:sz w:val="24"/>
              <w:szCs w:val="24"/>
              <w:shd w:val="clear" w:color="auto" w:fill="auto"/>
              <w:lang w:val="es-CU" w:eastAsia="es-CU"/>
            </w:rPr>
          </w:pPr>
          <w:r>
            <w:fldChar w:fldCharType="begin"/>
          </w:r>
          <w:r>
            <w:instrText xml:space="preserve"> TOC \o "1-3" \h \z \u </w:instrText>
          </w:r>
          <w:r>
            <w:fldChar w:fldCharType="separate"/>
          </w:r>
          <w:hyperlink w:anchor="_Toc176513906" w:history="1">
            <w:r w:rsidR="00CC18BA" w:rsidRPr="00CC18BA">
              <w:rPr>
                <w:rStyle w:val="Hipervnculo"/>
                <w:noProof/>
                <w:sz w:val="24"/>
                <w:szCs w:val="24"/>
              </w:rPr>
              <w:t>Resumen</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06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5</w:t>
            </w:r>
            <w:r w:rsidR="00CC18BA" w:rsidRPr="00CC18BA">
              <w:rPr>
                <w:noProof/>
                <w:webHidden/>
                <w:sz w:val="24"/>
                <w:szCs w:val="24"/>
              </w:rPr>
              <w:fldChar w:fldCharType="end"/>
            </w:r>
          </w:hyperlink>
        </w:p>
        <w:p w14:paraId="10BB2F9D" w14:textId="7115E516" w:rsidR="00CC18BA" w:rsidRPr="00CC18BA" w:rsidRDefault="00083C44">
          <w:pPr>
            <w:pStyle w:val="TDC1"/>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07" w:history="1">
            <w:r w:rsidR="00CC18BA" w:rsidRPr="00CC18BA">
              <w:rPr>
                <w:rStyle w:val="Hipervnculo"/>
                <w:noProof/>
                <w:sz w:val="24"/>
                <w:szCs w:val="24"/>
              </w:rPr>
              <w:t>Introducción</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07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6</w:t>
            </w:r>
            <w:r w:rsidR="00CC18BA" w:rsidRPr="00CC18BA">
              <w:rPr>
                <w:noProof/>
                <w:webHidden/>
                <w:sz w:val="24"/>
                <w:szCs w:val="24"/>
              </w:rPr>
              <w:fldChar w:fldCharType="end"/>
            </w:r>
          </w:hyperlink>
        </w:p>
        <w:p w14:paraId="781E5EAB" w14:textId="7509A02D" w:rsidR="00CC18BA" w:rsidRPr="00CC18BA" w:rsidRDefault="00083C44">
          <w:pPr>
            <w:pStyle w:val="TDC1"/>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08" w:history="1">
            <w:r w:rsidR="00CC18BA" w:rsidRPr="00CC18BA">
              <w:rPr>
                <w:rStyle w:val="Hipervnculo"/>
                <w:noProof/>
                <w:sz w:val="24"/>
                <w:szCs w:val="24"/>
              </w:rPr>
              <w:t>Capítulo 1 Marco Teórico Conceptual</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08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8</w:t>
            </w:r>
            <w:r w:rsidR="00CC18BA" w:rsidRPr="00CC18BA">
              <w:rPr>
                <w:noProof/>
                <w:webHidden/>
                <w:sz w:val="24"/>
                <w:szCs w:val="24"/>
              </w:rPr>
              <w:fldChar w:fldCharType="end"/>
            </w:r>
          </w:hyperlink>
        </w:p>
        <w:p w14:paraId="4022AEA5" w14:textId="1E4090F4" w:rsidR="00CC18BA" w:rsidRPr="00CC18BA" w:rsidRDefault="00083C44">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09" w:history="1">
            <w:r w:rsidR="00CC18BA" w:rsidRPr="00CC18BA">
              <w:rPr>
                <w:rStyle w:val="Hipervnculo"/>
                <w:noProof/>
                <w:sz w:val="24"/>
                <w:szCs w:val="24"/>
              </w:rPr>
              <w:t>1.1</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Estado del Arte</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09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8</w:t>
            </w:r>
            <w:r w:rsidR="00CC18BA" w:rsidRPr="00CC18BA">
              <w:rPr>
                <w:noProof/>
                <w:webHidden/>
                <w:sz w:val="24"/>
                <w:szCs w:val="24"/>
              </w:rPr>
              <w:fldChar w:fldCharType="end"/>
            </w:r>
          </w:hyperlink>
        </w:p>
        <w:p w14:paraId="0D92D8C5" w14:textId="3BC6F3B4" w:rsidR="00CC18BA" w:rsidRPr="00CC18BA" w:rsidRDefault="00083C44">
          <w:pPr>
            <w:pStyle w:val="TDC3"/>
            <w:tabs>
              <w:tab w:val="right" w:leader="dot" w:pos="8828"/>
            </w:tabs>
            <w:rPr>
              <w:rFonts w:asciiTheme="minorHAnsi" w:eastAsiaTheme="minorEastAsia" w:hAnsiTheme="minorHAnsi" w:cstheme="minorBidi"/>
              <w:noProof/>
              <w:shd w:val="clear" w:color="auto" w:fill="auto"/>
              <w:lang w:val="es-CU" w:eastAsia="es-CU"/>
            </w:rPr>
          </w:pPr>
          <w:hyperlink w:anchor="_Toc176513910" w:history="1">
            <w:r w:rsidR="00CC18BA" w:rsidRPr="00CC18BA">
              <w:rPr>
                <w:rStyle w:val="Hipervnculo"/>
                <w:noProof/>
              </w:rPr>
              <w:t>Ámbito Internacional</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10 \h </w:instrText>
            </w:r>
            <w:r w:rsidR="00CC18BA" w:rsidRPr="00CC18BA">
              <w:rPr>
                <w:noProof/>
                <w:webHidden/>
              </w:rPr>
            </w:r>
            <w:r w:rsidR="00CC18BA" w:rsidRPr="00CC18BA">
              <w:rPr>
                <w:noProof/>
                <w:webHidden/>
              </w:rPr>
              <w:fldChar w:fldCharType="separate"/>
            </w:r>
            <w:r w:rsidR="00CC18BA" w:rsidRPr="00CC18BA">
              <w:rPr>
                <w:noProof/>
                <w:webHidden/>
              </w:rPr>
              <w:t>8</w:t>
            </w:r>
            <w:r w:rsidR="00CC18BA" w:rsidRPr="00CC18BA">
              <w:rPr>
                <w:noProof/>
                <w:webHidden/>
              </w:rPr>
              <w:fldChar w:fldCharType="end"/>
            </w:r>
          </w:hyperlink>
        </w:p>
        <w:p w14:paraId="5592B576" w14:textId="5FD6F855" w:rsidR="00CC18BA" w:rsidRPr="00CC18BA" w:rsidRDefault="00083C44">
          <w:pPr>
            <w:pStyle w:val="TDC3"/>
            <w:tabs>
              <w:tab w:val="right" w:leader="dot" w:pos="8828"/>
            </w:tabs>
            <w:rPr>
              <w:rFonts w:asciiTheme="minorHAnsi" w:eastAsiaTheme="minorEastAsia" w:hAnsiTheme="minorHAnsi" w:cstheme="minorBidi"/>
              <w:noProof/>
              <w:shd w:val="clear" w:color="auto" w:fill="auto"/>
              <w:lang w:val="es-CU" w:eastAsia="es-CU"/>
            </w:rPr>
          </w:pPr>
          <w:hyperlink w:anchor="_Toc176513911" w:history="1">
            <w:r w:rsidR="00CC18BA" w:rsidRPr="00CC18BA">
              <w:rPr>
                <w:rStyle w:val="Hipervnculo"/>
                <w:noProof/>
              </w:rPr>
              <w:t>1.2.2  Ámbito Nacional</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11 \h </w:instrText>
            </w:r>
            <w:r w:rsidR="00CC18BA" w:rsidRPr="00CC18BA">
              <w:rPr>
                <w:noProof/>
                <w:webHidden/>
              </w:rPr>
            </w:r>
            <w:r w:rsidR="00CC18BA" w:rsidRPr="00CC18BA">
              <w:rPr>
                <w:noProof/>
                <w:webHidden/>
              </w:rPr>
              <w:fldChar w:fldCharType="separate"/>
            </w:r>
            <w:r w:rsidR="00CC18BA" w:rsidRPr="00CC18BA">
              <w:rPr>
                <w:noProof/>
                <w:webHidden/>
              </w:rPr>
              <w:t>10</w:t>
            </w:r>
            <w:r w:rsidR="00CC18BA" w:rsidRPr="00CC18BA">
              <w:rPr>
                <w:noProof/>
                <w:webHidden/>
              </w:rPr>
              <w:fldChar w:fldCharType="end"/>
            </w:r>
          </w:hyperlink>
        </w:p>
        <w:p w14:paraId="78485D09" w14:textId="1212FCA6" w:rsidR="00CC18BA" w:rsidRPr="00CC18BA" w:rsidRDefault="00083C44">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2" w:history="1">
            <w:r w:rsidR="00CC18BA" w:rsidRPr="00CC18BA">
              <w:rPr>
                <w:rStyle w:val="Hipervnculo"/>
                <w:noProof/>
                <w:sz w:val="24"/>
                <w:szCs w:val="24"/>
              </w:rPr>
              <w:t>1.2</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Gestión</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2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0</w:t>
            </w:r>
            <w:r w:rsidR="00CC18BA" w:rsidRPr="00CC18BA">
              <w:rPr>
                <w:noProof/>
                <w:webHidden/>
                <w:sz w:val="24"/>
                <w:szCs w:val="24"/>
              </w:rPr>
              <w:fldChar w:fldCharType="end"/>
            </w:r>
          </w:hyperlink>
        </w:p>
        <w:p w14:paraId="0B261510" w14:textId="55C5F61B" w:rsidR="00CC18BA" w:rsidRPr="00CC18BA" w:rsidRDefault="00083C44">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3" w:history="1">
            <w:r w:rsidR="00CC18BA" w:rsidRPr="00CC18BA">
              <w:rPr>
                <w:rStyle w:val="Hipervnculo"/>
                <w:noProof/>
                <w:sz w:val="24"/>
                <w:szCs w:val="24"/>
              </w:rPr>
              <w:t>1.3</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Sistema de Gestión</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3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0</w:t>
            </w:r>
            <w:r w:rsidR="00CC18BA" w:rsidRPr="00CC18BA">
              <w:rPr>
                <w:noProof/>
                <w:webHidden/>
                <w:sz w:val="24"/>
                <w:szCs w:val="24"/>
              </w:rPr>
              <w:fldChar w:fldCharType="end"/>
            </w:r>
          </w:hyperlink>
        </w:p>
        <w:p w14:paraId="4F02C4C7" w14:textId="6D1ED1D7" w:rsidR="00CC18BA" w:rsidRPr="00CC18BA" w:rsidRDefault="00083C44">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4" w:history="1">
            <w:r w:rsidR="00CC18BA" w:rsidRPr="00CC18BA">
              <w:rPr>
                <w:rStyle w:val="Hipervnculo"/>
                <w:noProof/>
                <w:sz w:val="24"/>
                <w:szCs w:val="24"/>
              </w:rPr>
              <w:t>1.4</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Servicios Web</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4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0</w:t>
            </w:r>
            <w:r w:rsidR="00CC18BA" w:rsidRPr="00CC18BA">
              <w:rPr>
                <w:noProof/>
                <w:webHidden/>
                <w:sz w:val="24"/>
                <w:szCs w:val="24"/>
              </w:rPr>
              <w:fldChar w:fldCharType="end"/>
            </w:r>
          </w:hyperlink>
        </w:p>
        <w:p w14:paraId="3843E873" w14:textId="0CBDA055" w:rsidR="00CC18BA" w:rsidRPr="00CC18BA" w:rsidRDefault="00083C44">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5" w:history="1">
            <w:r w:rsidR="00CC18BA" w:rsidRPr="00CC18BA">
              <w:rPr>
                <w:rStyle w:val="Hipervnculo"/>
                <w:noProof/>
                <w:sz w:val="24"/>
                <w:szCs w:val="24"/>
              </w:rPr>
              <w:t>1.5</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Arquitectura de Microservicios</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5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1</w:t>
            </w:r>
            <w:r w:rsidR="00CC18BA" w:rsidRPr="00CC18BA">
              <w:rPr>
                <w:noProof/>
                <w:webHidden/>
                <w:sz w:val="24"/>
                <w:szCs w:val="24"/>
              </w:rPr>
              <w:fldChar w:fldCharType="end"/>
            </w:r>
          </w:hyperlink>
        </w:p>
        <w:p w14:paraId="20395BAC" w14:textId="162A1287" w:rsidR="00CC18BA" w:rsidRPr="00CC18BA" w:rsidRDefault="00083C44">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6" w:history="1">
            <w:r w:rsidR="00CC18BA" w:rsidRPr="00CC18BA">
              <w:rPr>
                <w:rStyle w:val="Hipervnculo"/>
                <w:noProof/>
                <w:sz w:val="24"/>
                <w:szCs w:val="24"/>
              </w:rPr>
              <w:t>1.6</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Pruebas de Software</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6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1</w:t>
            </w:r>
            <w:r w:rsidR="00CC18BA" w:rsidRPr="00CC18BA">
              <w:rPr>
                <w:noProof/>
                <w:webHidden/>
                <w:sz w:val="24"/>
                <w:szCs w:val="24"/>
              </w:rPr>
              <w:fldChar w:fldCharType="end"/>
            </w:r>
          </w:hyperlink>
        </w:p>
        <w:p w14:paraId="537E8B6F" w14:textId="00627758" w:rsidR="00CC18BA" w:rsidRPr="00CC18BA" w:rsidRDefault="00083C44">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7" w:history="1">
            <w:r w:rsidR="00CC18BA" w:rsidRPr="00CC18BA">
              <w:rPr>
                <w:rStyle w:val="Hipervnculo"/>
                <w:noProof/>
                <w:sz w:val="24"/>
                <w:szCs w:val="24"/>
              </w:rPr>
              <w:t>1.7</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Herramientas y tecnologías utilizadas en el desarrollo del sistema</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7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1</w:t>
            </w:r>
            <w:r w:rsidR="00CC18BA" w:rsidRPr="00CC18BA">
              <w:rPr>
                <w:noProof/>
                <w:webHidden/>
                <w:sz w:val="24"/>
                <w:szCs w:val="24"/>
              </w:rPr>
              <w:fldChar w:fldCharType="end"/>
            </w:r>
          </w:hyperlink>
        </w:p>
        <w:p w14:paraId="38B7F2C6" w14:textId="30E159DB" w:rsidR="00CC18BA" w:rsidRPr="00CC18BA" w:rsidRDefault="00083C44">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18" w:history="1">
            <w:r w:rsidR="00CC18BA" w:rsidRPr="00CC18BA">
              <w:rPr>
                <w:rStyle w:val="Hipervnculo"/>
                <w:noProof/>
              </w:rPr>
              <w:t>1.7.1</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Visual Studio Code</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18 \h </w:instrText>
            </w:r>
            <w:r w:rsidR="00CC18BA" w:rsidRPr="00CC18BA">
              <w:rPr>
                <w:noProof/>
                <w:webHidden/>
              </w:rPr>
            </w:r>
            <w:r w:rsidR="00CC18BA" w:rsidRPr="00CC18BA">
              <w:rPr>
                <w:noProof/>
                <w:webHidden/>
              </w:rPr>
              <w:fldChar w:fldCharType="separate"/>
            </w:r>
            <w:r w:rsidR="00CC18BA" w:rsidRPr="00CC18BA">
              <w:rPr>
                <w:noProof/>
                <w:webHidden/>
              </w:rPr>
              <w:t>12</w:t>
            </w:r>
            <w:r w:rsidR="00CC18BA" w:rsidRPr="00CC18BA">
              <w:rPr>
                <w:noProof/>
                <w:webHidden/>
              </w:rPr>
              <w:fldChar w:fldCharType="end"/>
            </w:r>
          </w:hyperlink>
        </w:p>
        <w:p w14:paraId="03E95A6B" w14:textId="4B723157" w:rsidR="00CC18BA" w:rsidRPr="00CC18BA" w:rsidRDefault="00083C44">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19" w:history="1">
            <w:r w:rsidR="00CC18BA" w:rsidRPr="00CC18BA">
              <w:rPr>
                <w:rStyle w:val="Hipervnculo"/>
                <w:noProof/>
              </w:rPr>
              <w:t>1.7.2</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Visual Paradigm</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19 \h </w:instrText>
            </w:r>
            <w:r w:rsidR="00CC18BA" w:rsidRPr="00CC18BA">
              <w:rPr>
                <w:noProof/>
                <w:webHidden/>
              </w:rPr>
            </w:r>
            <w:r w:rsidR="00CC18BA" w:rsidRPr="00CC18BA">
              <w:rPr>
                <w:noProof/>
                <w:webHidden/>
              </w:rPr>
              <w:fldChar w:fldCharType="separate"/>
            </w:r>
            <w:r w:rsidR="00CC18BA" w:rsidRPr="00CC18BA">
              <w:rPr>
                <w:noProof/>
                <w:webHidden/>
              </w:rPr>
              <w:t>12</w:t>
            </w:r>
            <w:r w:rsidR="00CC18BA" w:rsidRPr="00CC18BA">
              <w:rPr>
                <w:noProof/>
                <w:webHidden/>
              </w:rPr>
              <w:fldChar w:fldCharType="end"/>
            </w:r>
          </w:hyperlink>
        </w:p>
        <w:p w14:paraId="2A3E6F19" w14:textId="65683D82" w:rsidR="00CC18BA" w:rsidRPr="00CC18BA" w:rsidRDefault="00083C44">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0" w:history="1">
            <w:r w:rsidR="00CC18BA" w:rsidRPr="00CC18BA">
              <w:rPr>
                <w:rStyle w:val="Hipervnculo"/>
                <w:noProof/>
              </w:rPr>
              <w:t>1.7.3</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Git</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0 \h </w:instrText>
            </w:r>
            <w:r w:rsidR="00CC18BA" w:rsidRPr="00CC18BA">
              <w:rPr>
                <w:noProof/>
                <w:webHidden/>
              </w:rPr>
            </w:r>
            <w:r w:rsidR="00CC18BA" w:rsidRPr="00CC18BA">
              <w:rPr>
                <w:noProof/>
                <w:webHidden/>
              </w:rPr>
              <w:fldChar w:fldCharType="separate"/>
            </w:r>
            <w:r w:rsidR="00CC18BA" w:rsidRPr="00CC18BA">
              <w:rPr>
                <w:noProof/>
                <w:webHidden/>
              </w:rPr>
              <w:t>12</w:t>
            </w:r>
            <w:r w:rsidR="00CC18BA" w:rsidRPr="00CC18BA">
              <w:rPr>
                <w:noProof/>
                <w:webHidden/>
              </w:rPr>
              <w:fldChar w:fldCharType="end"/>
            </w:r>
          </w:hyperlink>
        </w:p>
        <w:p w14:paraId="3838DCB6" w14:textId="4936AF63" w:rsidR="00CC18BA" w:rsidRPr="00CC18BA" w:rsidRDefault="00083C44">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1" w:history="1">
            <w:r w:rsidR="00CC18BA" w:rsidRPr="00CC18BA">
              <w:rPr>
                <w:rStyle w:val="Hipervnculo"/>
                <w:noProof/>
              </w:rPr>
              <w:t>1.7.4</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Postman</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1 \h </w:instrText>
            </w:r>
            <w:r w:rsidR="00CC18BA" w:rsidRPr="00CC18BA">
              <w:rPr>
                <w:noProof/>
                <w:webHidden/>
              </w:rPr>
            </w:r>
            <w:r w:rsidR="00CC18BA" w:rsidRPr="00CC18BA">
              <w:rPr>
                <w:noProof/>
                <w:webHidden/>
              </w:rPr>
              <w:fldChar w:fldCharType="separate"/>
            </w:r>
            <w:r w:rsidR="00CC18BA" w:rsidRPr="00CC18BA">
              <w:rPr>
                <w:noProof/>
                <w:webHidden/>
              </w:rPr>
              <w:t>12</w:t>
            </w:r>
            <w:r w:rsidR="00CC18BA" w:rsidRPr="00CC18BA">
              <w:rPr>
                <w:noProof/>
                <w:webHidden/>
              </w:rPr>
              <w:fldChar w:fldCharType="end"/>
            </w:r>
          </w:hyperlink>
        </w:p>
        <w:p w14:paraId="787808A8" w14:textId="4EBF6A6A" w:rsidR="00CC18BA" w:rsidRPr="00CC18BA" w:rsidRDefault="00083C44">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2" w:history="1">
            <w:r w:rsidR="00CC18BA" w:rsidRPr="00CC18BA">
              <w:rPr>
                <w:rStyle w:val="Hipervnculo"/>
                <w:noProof/>
              </w:rPr>
              <w:t>1.7.5</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Mongo Compass</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2 \h </w:instrText>
            </w:r>
            <w:r w:rsidR="00CC18BA" w:rsidRPr="00CC18BA">
              <w:rPr>
                <w:noProof/>
                <w:webHidden/>
              </w:rPr>
            </w:r>
            <w:r w:rsidR="00CC18BA" w:rsidRPr="00CC18BA">
              <w:rPr>
                <w:noProof/>
                <w:webHidden/>
              </w:rPr>
              <w:fldChar w:fldCharType="separate"/>
            </w:r>
            <w:r w:rsidR="00CC18BA" w:rsidRPr="00CC18BA">
              <w:rPr>
                <w:noProof/>
                <w:webHidden/>
              </w:rPr>
              <w:t>13</w:t>
            </w:r>
            <w:r w:rsidR="00CC18BA" w:rsidRPr="00CC18BA">
              <w:rPr>
                <w:noProof/>
                <w:webHidden/>
              </w:rPr>
              <w:fldChar w:fldCharType="end"/>
            </w:r>
          </w:hyperlink>
        </w:p>
        <w:p w14:paraId="2FF10D5E" w14:textId="4140059F" w:rsidR="00CC18BA" w:rsidRPr="00CC18BA" w:rsidRDefault="00083C44">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3" w:history="1">
            <w:r w:rsidR="00CC18BA" w:rsidRPr="00CC18BA">
              <w:rPr>
                <w:rStyle w:val="Hipervnculo"/>
                <w:noProof/>
              </w:rPr>
              <w:t>1.7.6</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Node .JS</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3 \h </w:instrText>
            </w:r>
            <w:r w:rsidR="00CC18BA" w:rsidRPr="00CC18BA">
              <w:rPr>
                <w:noProof/>
                <w:webHidden/>
              </w:rPr>
            </w:r>
            <w:r w:rsidR="00CC18BA" w:rsidRPr="00CC18BA">
              <w:rPr>
                <w:noProof/>
                <w:webHidden/>
              </w:rPr>
              <w:fldChar w:fldCharType="separate"/>
            </w:r>
            <w:r w:rsidR="00CC18BA" w:rsidRPr="00CC18BA">
              <w:rPr>
                <w:noProof/>
                <w:webHidden/>
              </w:rPr>
              <w:t>13</w:t>
            </w:r>
            <w:r w:rsidR="00CC18BA" w:rsidRPr="00CC18BA">
              <w:rPr>
                <w:noProof/>
                <w:webHidden/>
              </w:rPr>
              <w:fldChar w:fldCharType="end"/>
            </w:r>
          </w:hyperlink>
        </w:p>
        <w:p w14:paraId="4D9A9E33" w14:textId="37CDE1BB" w:rsidR="00CC18BA" w:rsidRPr="00CC18BA" w:rsidRDefault="00083C44">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24" w:history="1">
            <w:r w:rsidR="00CC18BA" w:rsidRPr="00CC18BA">
              <w:rPr>
                <w:rStyle w:val="Hipervnculo"/>
                <w:noProof/>
                <w:sz w:val="24"/>
                <w:szCs w:val="24"/>
              </w:rPr>
              <w:t>1.8</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Lenguajes a emplear en el desarrollo del sistema</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24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3</w:t>
            </w:r>
            <w:r w:rsidR="00CC18BA" w:rsidRPr="00CC18BA">
              <w:rPr>
                <w:noProof/>
                <w:webHidden/>
                <w:sz w:val="24"/>
                <w:szCs w:val="24"/>
              </w:rPr>
              <w:fldChar w:fldCharType="end"/>
            </w:r>
          </w:hyperlink>
        </w:p>
        <w:p w14:paraId="3FB3D635" w14:textId="0D63886D" w:rsidR="00CC18BA" w:rsidRPr="00CC18BA" w:rsidRDefault="00083C44">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5" w:history="1">
            <w:r w:rsidR="00CC18BA" w:rsidRPr="00CC18BA">
              <w:rPr>
                <w:rStyle w:val="Hipervnculo"/>
                <w:noProof/>
              </w:rPr>
              <w:t>1.8.1</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React</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5 \h </w:instrText>
            </w:r>
            <w:r w:rsidR="00CC18BA" w:rsidRPr="00CC18BA">
              <w:rPr>
                <w:noProof/>
                <w:webHidden/>
              </w:rPr>
            </w:r>
            <w:r w:rsidR="00CC18BA" w:rsidRPr="00CC18BA">
              <w:rPr>
                <w:noProof/>
                <w:webHidden/>
              </w:rPr>
              <w:fldChar w:fldCharType="separate"/>
            </w:r>
            <w:r w:rsidR="00CC18BA" w:rsidRPr="00CC18BA">
              <w:rPr>
                <w:noProof/>
                <w:webHidden/>
              </w:rPr>
              <w:t>13</w:t>
            </w:r>
            <w:r w:rsidR="00CC18BA" w:rsidRPr="00CC18BA">
              <w:rPr>
                <w:noProof/>
                <w:webHidden/>
              </w:rPr>
              <w:fldChar w:fldCharType="end"/>
            </w:r>
          </w:hyperlink>
        </w:p>
        <w:p w14:paraId="712D7443" w14:textId="159A4FC3" w:rsidR="00CC18BA" w:rsidRPr="00CC18BA" w:rsidRDefault="00083C44">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6" w:history="1">
            <w:r w:rsidR="00CC18BA" w:rsidRPr="00CC18BA">
              <w:rPr>
                <w:rStyle w:val="Hipervnculo"/>
                <w:noProof/>
              </w:rPr>
              <w:t>1.8.2</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HTML</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6 \h </w:instrText>
            </w:r>
            <w:r w:rsidR="00CC18BA" w:rsidRPr="00CC18BA">
              <w:rPr>
                <w:noProof/>
                <w:webHidden/>
              </w:rPr>
            </w:r>
            <w:r w:rsidR="00CC18BA" w:rsidRPr="00CC18BA">
              <w:rPr>
                <w:noProof/>
                <w:webHidden/>
              </w:rPr>
              <w:fldChar w:fldCharType="separate"/>
            </w:r>
            <w:r w:rsidR="00CC18BA" w:rsidRPr="00CC18BA">
              <w:rPr>
                <w:noProof/>
                <w:webHidden/>
              </w:rPr>
              <w:t>13</w:t>
            </w:r>
            <w:r w:rsidR="00CC18BA" w:rsidRPr="00CC18BA">
              <w:rPr>
                <w:noProof/>
                <w:webHidden/>
              </w:rPr>
              <w:fldChar w:fldCharType="end"/>
            </w:r>
          </w:hyperlink>
        </w:p>
        <w:p w14:paraId="77D21357" w14:textId="73F1EADB" w:rsidR="00CC18BA" w:rsidRPr="00CC18BA" w:rsidRDefault="00083C44">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7" w:history="1">
            <w:r w:rsidR="00CC18BA" w:rsidRPr="00CC18BA">
              <w:rPr>
                <w:rStyle w:val="Hipervnculo"/>
                <w:noProof/>
              </w:rPr>
              <w:t>1.8.3</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CSS</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7 \h </w:instrText>
            </w:r>
            <w:r w:rsidR="00CC18BA" w:rsidRPr="00CC18BA">
              <w:rPr>
                <w:noProof/>
                <w:webHidden/>
              </w:rPr>
            </w:r>
            <w:r w:rsidR="00CC18BA" w:rsidRPr="00CC18BA">
              <w:rPr>
                <w:noProof/>
                <w:webHidden/>
              </w:rPr>
              <w:fldChar w:fldCharType="separate"/>
            </w:r>
            <w:r w:rsidR="00CC18BA" w:rsidRPr="00CC18BA">
              <w:rPr>
                <w:noProof/>
                <w:webHidden/>
              </w:rPr>
              <w:t>13</w:t>
            </w:r>
            <w:r w:rsidR="00CC18BA" w:rsidRPr="00CC18BA">
              <w:rPr>
                <w:noProof/>
                <w:webHidden/>
              </w:rPr>
              <w:fldChar w:fldCharType="end"/>
            </w:r>
          </w:hyperlink>
        </w:p>
        <w:p w14:paraId="513CEB1D" w14:textId="7FA61A07" w:rsidR="00CC18BA" w:rsidRPr="00CC18BA" w:rsidRDefault="00083C44">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8" w:history="1">
            <w:r w:rsidR="00CC18BA" w:rsidRPr="00CC18BA">
              <w:rPr>
                <w:rStyle w:val="Hipervnculo"/>
                <w:noProof/>
              </w:rPr>
              <w:t>1.8.4</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Javascript</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8 \h </w:instrText>
            </w:r>
            <w:r w:rsidR="00CC18BA" w:rsidRPr="00CC18BA">
              <w:rPr>
                <w:noProof/>
                <w:webHidden/>
              </w:rPr>
            </w:r>
            <w:r w:rsidR="00CC18BA" w:rsidRPr="00CC18BA">
              <w:rPr>
                <w:noProof/>
                <w:webHidden/>
              </w:rPr>
              <w:fldChar w:fldCharType="separate"/>
            </w:r>
            <w:r w:rsidR="00CC18BA" w:rsidRPr="00CC18BA">
              <w:rPr>
                <w:noProof/>
                <w:webHidden/>
              </w:rPr>
              <w:t>14</w:t>
            </w:r>
            <w:r w:rsidR="00CC18BA" w:rsidRPr="00CC18BA">
              <w:rPr>
                <w:noProof/>
                <w:webHidden/>
              </w:rPr>
              <w:fldChar w:fldCharType="end"/>
            </w:r>
          </w:hyperlink>
        </w:p>
        <w:p w14:paraId="291490C7" w14:textId="7CEF94E8" w:rsidR="00CC18BA" w:rsidRPr="00CC18BA" w:rsidRDefault="00083C44">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9" w:history="1">
            <w:r w:rsidR="00CC18BA" w:rsidRPr="00CC18BA">
              <w:rPr>
                <w:rStyle w:val="Hipervnculo"/>
                <w:noProof/>
              </w:rPr>
              <w:t>1.8.5</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Mongo DB</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9 \h </w:instrText>
            </w:r>
            <w:r w:rsidR="00CC18BA" w:rsidRPr="00CC18BA">
              <w:rPr>
                <w:noProof/>
                <w:webHidden/>
              </w:rPr>
            </w:r>
            <w:r w:rsidR="00CC18BA" w:rsidRPr="00CC18BA">
              <w:rPr>
                <w:noProof/>
                <w:webHidden/>
              </w:rPr>
              <w:fldChar w:fldCharType="separate"/>
            </w:r>
            <w:r w:rsidR="00CC18BA" w:rsidRPr="00CC18BA">
              <w:rPr>
                <w:noProof/>
                <w:webHidden/>
              </w:rPr>
              <w:t>14</w:t>
            </w:r>
            <w:r w:rsidR="00CC18BA" w:rsidRPr="00CC18BA">
              <w:rPr>
                <w:noProof/>
                <w:webHidden/>
              </w:rPr>
              <w:fldChar w:fldCharType="end"/>
            </w:r>
          </w:hyperlink>
        </w:p>
        <w:p w14:paraId="1502E296" w14:textId="7AC6D7F0" w:rsidR="00CC18BA" w:rsidRPr="00CC18BA" w:rsidRDefault="00083C44">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0" w:history="1">
            <w:r w:rsidR="00CC18BA" w:rsidRPr="00CC18BA">
              <w:rPr>
                <w:rStyle w:val="Hipervnculo"/>
                <w:noProof/>
                <w:sz w:val="24"/>
                <w:szCs w:val="24"/>
              </w:rPr>
              <w:t>1.9</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Arquitectura Cliente-Servidor</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0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4</w:t>
            </w:r>
            <w:r w:rsidR="00CC18BA" w:rsidRPr="00CC18BA">
              <w:rPr>
                <w:noProof/>
                <w:webHidden/>
                <w:sz w:val="24"/>
                <w:szCs w:val="24"/>
              </w:rPr>
              <w:fldChar w:fldCharType="end"/>
            </w:r>
          </w:hyperlink>
        </w:p>
        <w:p w14:paraId="2ABB4220" w14:textId="3768A5B5" w:rsidR="00CC18BA" w:rsidRPr="00CC18BA" w:rsidRDefault="00083C44">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1" w:history="1">
            <w:r w:rsidR="00CC18BA" w:rsidRPr="00CC18BA">
              <w:rPr>
                <w:rStyle w:val="Hipervnculo"/>
                <w:noProof/>
                <w:sz w:val="24"/>
                <w:szCs w:val="24"/>
              </w:rPr>
              <w:t>1.10</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Metodologías de Desarrollo Programación Extrema (XP)</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1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4</w:t>
            </w:r>
            <w:r w:rsidR="00CC18BA" w:rsidRPr="00CC18BA">
              <w:rPr>
                <w:noProof/>
                <w:webHidden/>
                <w:sz w:val="24"/>
                <w:szCs w:val="24"/>
              </w:rPr>
              <w:fldChar w:fldCharType="end"/>
            </w:r>
          </w:hyperlink>
        </w:p>
        <w:p w14:paraId="6CE490DA" w14:textId="557D72B2" w:rsidR="00CC18BA" w:rsidRPr="00CC18BA" w:rsidRDefault="00083C44">
          <w:pPr>
            <w:pStyle w:val="TDC1"/>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2" w:history="1">
            <w:r w:rsidR="00CC18BA" w:rsidRPr="00CC18BA">
              <w:rPr>
                <w:rStyle w:val="Hipervnculo"/>
                <w:noProof/>
                <w:sz w:val="24"/>
                <w:szCs w:val="24"/>
              </w:rPr>
              <w:t>Capítulo 2. Planificación y Diseño</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2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6</w:t>
            </w:r>
            <w:r w:rsidR="00CC18BA" w:rsidRPr="00CC18BA">
              <w:rPr>
                <w:noProof/>
                <w:webHidden/>
                <w:sz w:val="24"/>
                <w:szCs w:val="24"/>
              </w:rPr>
              <w:fldChar w:fldCharType="end"/>
            </w:r>
          </w:hyperlink>
        </w:p>
        <w:p w14:paraId="1795E320" w14:textId="34A4E881" w:rsidR="00CC18BA" w:rsidRPr="00CC18BA" w:rsidRDefault="00083C44">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3" w:history="1">
            <w:r w:rsidR="00CC18BA" w:rsidRPr="00CC18BA">
              <w:rPr>
                <w:rStyle w:val="Hipervnculo"/>
                <w:noProof/>
                <w:sz w:val="24"/>
                <w:szCs w:val="24"/>
              </w:rPr>
              <w:t>2.1.</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Descripción del proceso de cálculo del transporte de sedimentos</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3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6</w:t>
            </w:r>
            <w:r w:rsidR="00CC18BA" w:rsidRPr="00CC18BA">
              <w:rPr>
                <w:noProof/>
                <w:webHidden/>
                <w:sz w:val="24"/>
                <w:szCs w:val="24"/>
              </w:rPr>
              <w:fldChar w:fldCharType="end"/>
            </w:r>
          </w:hyperlink>
        </w:p>
        <w:p w14:paraId="6C36F3B3" w14:textId="633D6956" w:rsidR="00CC18BA" w:rsidRPr="00CC18BA" w:rsidRDefault="00083C44">
          <w:pPr>
            <w:pStyle w:val="TDC2"/>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4" w:history="1">
            <w:r w:rsidR="00CC18BA" w:rsidRPr="00CC18BA">
              <w:rPr>
                <w:rStyle w:val="Hipervnculo"/>
                <w:noProof/>
                <w:sz w:val="24"/>
                <w:szCs w:val="24"/>
              </w:rPr>
              <w:t>2.1: Actores del Sistema</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4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7</w:t>
            </w:r>
            <w:r w:rsidR="00CC18BA" w:rsidRPr="00CC18BA">
              <w:rPr>
                <w:noProof/>
                <w:webHidden/>
                <w:sz w:val="24"/>
                <w:szCs w:val="24"/>
              </w:rPr>
              <w:fldChar w:fldCharType="end"/>
            </w:r>
          </w:hyperlink>
        </w:p>
        <w:p w14:paraId="13301942" w14:textId="08A06D85" w:rsidR="00CC18BA" w:rsidRPr="00CC18BA" w:rsidRDefault="00083C44">
          <w:pPr>
            <w:pStyle w:val="TDC2"/>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5" w:history="1">
            <w:r w:rsidR="00CC18BA" w:rsidRPr="00CC18BA">
              <w:rPr>
                <w:rStyle w:val="Hipervnculo"/>
                <w:bCs/>
                <w:noProof/>
                <w:sz w:val="24"/>
                <w:szCs w:val="24"/>
              </w:rPr>
              <w:t>2.2: Funcionalidades del Sistema</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5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7</w:t>
            </w:r>
            <w:r w:rsidR="00CC18BA" w:rsidRPr="00CC18BA">
              <w:rPr>
                <w:noProof/>
                <w:webHidden/>
                <w:sz w:val="24"/>
                <w:szCs w:val="24"/>
              </w:rPr>
              <w:fldChar w:fldCharType="end"/>
            </w:r>
          </w:hyperlink>
        </w:p>
        <w:p w14:paraId="3745BCF0" w14:textId="26DB1896" w:rsidR="00CC18BA" w:rsidRPr="00CC18BA" w:rsidRDefault="00083C44">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42" w:history="1">
            <w:r w:rsidR="00CC18BA" w:rsidRPr="00CC18BA">
              <w:rPr>
                <w:rStyle w:val="Hipervnculo"/>
                <w:bCs/>
                <w:noProof/>
              </w:rPr>
              <w:t>2.5.1</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bCs/>
                <w:noProof/>
              </w:rPr>
              <w:t>Requisitos Funcionales:</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42 \h </w:instrText>
            </w:r>
            <w:r w:rsidR="00CC18BA" w:rsidRPr="00CC18BA">
              <w:rPr>
                <w:noProof/>
                <w:webHidden/>
              </w:rPr>
            </w:r>
            <w:r w:rsidR="00CC18BA" w:rsidRPr="00CC18BA">
              <w:rPr>
                <w:noProof/>
                <w:webHidden/>
              </w:rPr>
              <w:fldChar w:fldCharType="separate"/>
            </w:r>
            <w:r w:rsidR="00CC18BA" w:rsidRPr="00CC18BA">
              <w:rPr>
                <w:noProof/>
                <w:webHidden/>
              </w:rPr>
              <w:t>18</w:t>
            </w:r>
            <w:r w:rsidR="00CC18BA" w:rsidRPr="00CC18BA">
              <w:rPr>
                <w:noProof/>
                <w:webHidden/>
              </w:rPr>
              <w:fldChar w:fldCharType="end"/>
            </w:r>
          </w:hyperlink>
        </w:p>
        <w:p w14:paraId="096E135D" w14:textId="539DF052" w:rsidR="00CC18BA" w:rsidRPr="00CC18BA" w:rsidRDefault="00083C44">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43" w:history="1">
            <w:r w:rsidR="00CC18BA" w:rsidRPr="00CC18BA">
              <w:rPr>
                <w:rStyle w:val="Hipervnculo"/>
                <w:noProof/>
              </w:rPr>
              <w:t>2.5.2</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Requisitos No Funcionales:</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43 \h </w:instrText>
            </w:r>
            <w:r w:rsidR="00CC18BA" w:rsidRPr="00CC18BA">
              <w:rPr>
                <w:noProof/>
                <w:webHidden/>
              </w:rPr>
            </w:r>
            <w:r w:rsidR="00CC18BA" w:rsidRPr="00CC18BA">
              <w:rPr>
                <w:noProof/>
                <w:webHidden/>
              </w:rPr>
              <w:fldChar w:fldCharType="separate"/>
            </w:r>
            <w:r w:rsidR="00CC18BA" w:rsidRPr="00CC18BA">
              <w:rPr>
                <w:noProof/>
                <w:webHidden/>
              </w:rPr>
              <w:t>19</w:t>
            </w:r>
            <w:r w:rsidR="00CC18BA" w:rsidRPr="00CC18BA">
              <w:rPr>
                <w:noProof/>
                <w:webHidden/>
              </w:rPr>
              <w:fldChar w:fldCharType="end"/>
            </w:r>
          </w:hyperlink>
        </w:p>
        <w:p w14:paraId="5EE997E5" w14:textId="75619169" w:rsidR="00CC18BA" w:rsidRPr="00CC18BA" w:rsidRDefault="00083C44">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44" w:history="1">
            <w:r w:rsidR="00CC18BA" w:rsidRPr="00CC18BA">
              <w:rPr>
                <w:rStyle w:val="Hipervnculo"/>
                <w:noProof/>
                <w:sz w:val="24"/>
                <w:szCs w:val="24"/>
              </w:rPr>
              <w:t>2.6</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Historias de Usuarios:</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44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9</w:t>
            </w:r>
            <w:r w:rsidR="00CC18BA" w:rsidRPr="00CC18BA">
              <w:rPr>
                <w:noProof/>
                <w:webHidden/>
                <w:sz w:val="24"/>
                <w:szCs w:val="24"/>
              </w:rPr>
              <w:fldChar w:fldCharType="end"/>
            </w:r>
          </w:hyperlink>
        </w:p>
        <w:p w14:paraId="42752679" w14:textId="31CDD5E7" w:rsidR="00CC18BA" w:rsidRDefault="00083C44">
          <w:pPr>
            <w:pStyle w:val="TDC1"/>
            <w:tabs>
              <w:tab w:val="right" w:leader="dot" w:pos="8828"/>
            </w:tabs>
            <w:rPr>
              <w:rFonts w:asciiTheme="minorHAnsi" w:eastAsiaTheme="minorEastAsia" w:hAnsiTheme="minorHAnsi" w:cstheme="minorBidi"/>
              <w:noProof/>
              <w:color w:val="auto"/>
              <w:sz w:val="22"/>
              <w:szCs w:val="22"/>
              <w:shd w:val="clear" w:color="auto" w:fill="auto"/>
              <w:lang w:val="es-CU" w:eastAsia="es-CU"/>
            </w:rPr>
          </w:pPr>
          <w:hyperlink w:anchor="_Toc176513945" w:history="1">
            <w:r w:rsidR="00CC18BA" w:rsidRPr="00CC18BA">
              <w:rPr>
                <w:rStyle w:val="Hipervnculo"/>
                <w:noProof/>
                <w:sz w:val="24"/>
                <w:szCs w:val="24"/>
              </w:rPr>
              <w:t>Referencias Bibliográficas</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45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25</w:t>
            </w:r>
            <w:r w:rsidR="00CC18BA" w:rsidRPr="00CC18BA">
              <w:rPr>
                <w:noProof/>
                <w:webHidden/>
                <w:sz w:val="24"/>
                <w:szCs w:val="24"/>
              </w:rPr>
              <w:fldChar w:fldCharType="end"/>
            </w:r>
          </w:hyperlink>
        </w:p>
        <w:p w14:paraId="7310494C" w14:textId="2351DA95" w:rsidR="00084212" w:rsidRDefault="00084212" w:rsidP="00DE3FF8">
          <w:r>
            <w:fldChar w:fldCharType="end"/>
          </w:r>
        </w:p>
      </w:sdtContent>
    </w:sdt>
    <w:p w14:paraId="52D8E6DD" w14:textId="77777777" w:rsidR="00405B13" w:rsidRPr="000D487F" w:rsidRDefault="00405B13" w:rsidP="00DE3FF8">
      <w:pPr>
        <w:pStyle w:val="Encabezado"/>
      </w:pPr>
    </w:p>
    <w:p w14:paraId="661D88AB" w14:textId="77777777" w:rsidR="00084212" w:rsidRDefault="00084212" w:rsidP="00DE3FF8"/>
    <w:p w14:paraId="161106E7" w14:textId="77777777" w:rsidR="00084212" w:rsidRDefault="00084212" w:rsidP="00DE3FF8">
      <w:r>
        <w:br w:type="page"/>
      </w:r>
    </w:p>
    <w:p w14:paraId="26428C49" w14:textId="77777777" w:rsidR="00405B13" w:rsidRDefault="003E2D34" w:rsidP="00F57431">
      <w:pPr>
        <w:pStyle w:val="Ttulo1"/>
        <w:jc w:val="center"/>
      </w:pPr>
      <w:bookmarkStart w:id="0" w:name="_Toc176513906"/>
      <w:r>
        <w:lastRenderedPageBreak/>
        <w:t>Resumen</w:t>
      </w:r>
      <w:bookmarkEnd w:id="0"/>
    </w:p>
    <w:p w14:paraId="620C811E" w14:textId="77777777" w:rsidR="003E2D34" w:rsidRDefault="003E2D34" w:rsidP="00DE3FF8">
      <w:pPr>
        <w:pStyle w:val="Encabezado"/>
        <w:rPr>
          <w:rStyle w:val="Enlacedelndice"/>
          <w:color w:val="auto"/>
          <w:sz w:val="24"/>
          <w:szCs w:val="24"/>
        </w:rPr>
      </w:pPr>
      <w:bookmarkStart w:id="1" w:name="_Hlk176401469"/>
      <w:r>
        <w:rPr>
          <w:rStyle w:val="Enlacedelndice"/>
          <w:color w:val="auto"/>
          <w:sz w:val="24"/>
          <w:szCs w:val="24"/>
        </w:rPr>
        <w:t xml:space="preserve">Las costas y zonas de playas son un importante recurso para el desarrollo humano. Grandes núcleos poblacionales se desarrollan a lo largo de las costas y las playas resultan un recurso importante para el sector turístico y de materiales de la construcción, entre otros. </w:t>
      </w:r>
    </w:p>
    <w:p w14:paraId="14C2495F" w14:textId="06CA3739" w:rsidR="003E2D34" w:rsidRDefault="003E2D34" w:rsidP="00DE3FF8">
      <w:pPr>
        <w:pStyle w:val="Encabezado"/>
        <w:rPr>
          <w:rStyle w:val="Enlacedelndice"/>
          <w:color w:val="auto"/>
          <w:sz w:val="24"/>
          <w:szCs w:val="24"/>
        </w:rPr>
      </w:pPr>
      <w:r>
        <w:rPr>
          <w:rStyle w:val="Enlacedelndice"/>
          <w:color w:val="auto"/>
          <w:sz w:val="24"/>
          <w:szCs w:val="24"/>
        </w:rPr>
        <w:t xml:space="preserve">El cambio climático, en especial el aumento del nivel del mar ha traído consigo el deterioro de las costas y el cambio constante de la línea que la define. Tener herramientas que puedan medir con efectividad este deterioro es importante en la </w:t>
      </w:r>
      <w:commentRangeStart w:id="2"/>
      <w:commentRangeStart w:id="3"/>
      <w:commentRangeStart w:id="4"/>
      <w:r>
        <w:rPr>
          <w:rStyle w:val="Enlacedelndice"/>
          <w:color w:val="auto"/>
          <w:sz w:val="24"/>
          <w:szCs w:val="24"/>
        </w:rPr>
        <w:t>toma de decisiones</w:t>
      </w:r>
      <w:r w:rsidR="003C3087">
        <w:rPr>
          <w:rStyle w:val="Enlacedelndice"/>
          <w:color w:val="auto"/>
          <w:sz w:val="24"/>
          <w:szCs w:val="24"/>
        </w:rPr>
        <w:t xml:space="preserve"> porque ayudan a tener más precisión y rapidez el procesamiento de datos</w:t>
      </w:r>
      <w:r>
        <w:rPr>
          <w:rStyle w:val="Enlacedelndice"/>
          <w:color w:val="auto"/>
          <w:sz w:val="24"/>
          <w:szCs w:val="24"/>
        </w:rPr>
        <w:t xml:space="preserve">. </w:t>
      </w:r>
      <w:commentRangeEnd w:id="2"/>
      <w:r w:rsidR="00A037B1">
        <w:rPr>
          <w:rStyle w:val="Refdecomentario"/>
          <w:color w:val="auto"/>
          <w:lang w:eastAsia="en-US"/>
        </w:rPr>
        <w:commentReference w:id="2"/>
      </w:r>
      <w:commentRangeEnd w:id="3"/>
      <w:r w:rsidR="00F339F5">
        <w:rPr>
          <w:rStyle w:val="Refdecomentario"/>
          <w:color w:val="auto"/>
          <w:lang w:eastAsia="en-US"/>
        </w:rPr>
        <w:commentReference w:id="3"/>
      </w:r>
      <w:commentRangeEnd w:id="4"/>
      <w:r w:rsidR="00F339F5">
        <w:rPr>
          <w:rStyle w:val="Refdecomentario"/>
          <w:color w:val="auto"/>
          <w:lang w:eastAsia="en-US"/>
        </w:rPr>
        <w:commentReference w:id="4"/>
      </w:r>
    </w:p>
    <w:p w14:paraId="7C858372" w14:textId="3EE0ED7C" w:rsidR="003E2D34" w:rsidRDefault="003E2D34" w:rsidP="00DE3FF8">
      <w:pPr>
        <w:pStyle w:val="Encabezado"/>
        <w:rPr>
          <w:rStyle w:val="Enlacedelndice"/>
          <w:color w:val="auto"/>
          <w:sz w:val="24"/>
          <w:szCs w:val="24"/>
        </w:rPr>
      </w:pPr>
      <w:r>
        <w:rPr>
          <w:rStyle w:val="Enlacedelndice"/>
          <w:color w:val="auto"/>
          <w:sz w:val="24"/>
          <w:szCs w:val="24"/>
        </w:rPr>
        <w:t xml:space="preserve">En este trabajo se propone un sistema informático diseñado para la empresa </w:t>
      </w:r>
      <w:r w:rsidR="00EC7E72" w:rsidRPr="00EC7E72">
        <w:rPr>
          <w:rStyle w:val="Enlacedelndice"/>
          <w:color w:val="auto"/>
          <w:sz w:val="24"/>
          <w:szCs w:val="24"/>
        </w:rPr>
        <w:t>GEOCUBA</w:t>
      </w:r>
      <w:r>
        <w:rPr>
          <w:rStyle w:val="Enlacedelndice"/>
          <w:color w:val="auto"/>
          <w:sz w:val="24"/>
          <w:szCs w:val="24"/>
        </w:rPr>
        <w:t xml:space="preserve"> (Sucursal Oriente Sur) que permite </w:t>
      </w:r>
      <w:r w:rsidRPr="00E9334F">
        <w:rPr>
          <w:rStyle w:val="Enlacedelndice"/>
          <w:color w:val="auto"/>
          <w:sz w:val="24"/>
          <w:szCs w:val="24"/>
        </w:rPr>
        <w:t xml:space="preserve">la </w:t>
      </w:r>
      <w:r w:rsidR="00A037B1">
        <w:rPr>
          <w:rStyle w:val="Enlacedelndice"/>
          <w:color w:val="auto"/>
          <w:sz w:val="24"/>
          <w:szCs w:val="24"/>
        </w:rPr>
        <w:t>gestión digital de la recogida de información</w:t>
      </w:r>
      <w:r w:rsidRPr="00E9334F">
        <w:rPr>
          <w:rStyle w:val="Enlacedelndice"/>
          <w:color w:val="auto"/>
          <w:sz w:val="24"/>
          <w:szCs w:val="24"/>
        </w:rPr>
        <w:t xml:space="preserve"> </w:t>
      </w:r>
      <w:r w:rsidR="00A037B1">
        <w:rPr>
          <w:rStyle w:val="Enlacedelndice"/>
          <w:color w:val="auto"/>
          <w:sz w:val="24"/>
          <w:szCs w:val="24"/>
        </w:rPr>
        <w:t>y el acceso a ella en tareas</w:t>
      </w:r>
      <w:r w:rsidRPr="00E9334F">
        <w:rPr>
          <w:rStyle w:val="Enlacedelndice"/>
          <w:color w:val="auto"/>
          <w:sz w:val="24"/>
          <w:szCs w:val="24"/>
        </w:rPr>
        <w:t xml:space="preserve"> como: cálculo, búsqueda y almacenamiento de las mediciones realizadas en las líneas costeras</w:t>
      </w:r>
      <w:r>
        <w:rPr>
          <w:rStyle w:val="Enlacedelndice"/>
          <w:color w:val="auto"/>
          <w:sz w:val="24"/>
          <w:szCs w:val="24"/>
        </w:rPr>
        <w:t>. Este sistema es una herramienta útil para especialista y para la toma de decisiones en futuras inversiones.</w:t>
      </w:r>
    </w:p>
    <w:p w14:paraId="2910A6A0" w14:textId="03A15CA4" w:rsidR="003E2D34" w:rsidRPr="006D4971" w:rsidRDefault="003E2D34" w:rsidP="00DE3FF8">
      <w:pPr>
        <w:pStyle w:val="Encabezado"/>
        <w:rPr>
          <w:rStyle w:val="Enlacedelndice"/>
          <w:color w:val="auto"/>
          <w:sz w:val="24"/>
          <w:szCs w:val="24"/>
        </w:rPr>
      </w:pPr>
      <w:r w:rsidRPr="006D4971">
        <w:rPr>
          <w:rStyle w:val="Enlacedelndice"/>
          <w:color w:val="auto"/>
          <w:sz w:val="24"/>
          <w:szCs w:val="24"/>
        </w:rPr>
        <w:t xml:space="preserve">La realización del diseño e implementación ha utilizado la metodología XP </w:t>
      </w:r>
      <w:r w:rsidRPr="006D4971">
        <w:rPr>
          <w:color w:val="auto"/>
          <w:sz w:val="24"/>
          <w:szCs w:val="24"/>
        </w:rPr>
        <w:t>(Programación Extrema</w:t>
      </w:r>
      <w:r w:rsidR="006D4971" w:rsidRPr="006D4971">
        <w:rPr>
          <w:color w:val="auto"/>
          <w:sz w:val="24"/>
          <w:szCs w:val="24"/>
        </w:rPr>
        <w:t>).</w:t>
      </w:r>
      <w:r w:rsidR="006D4971">
        <w:rPr>
          <w:color w:val="auto"/>
          <w:sz w:val="24"/>
          <w:szCs w:val="24"/>
        </w:rPr>
        <w:t xml:space="preserve"> </w:t>
      </w:r>
      <w:r w:rsidR="00A037B1">
        <w:rPr>
          <w:color w:val="auto"/>
          <w:sz w:val="24"/>
          <w:szCs w:val="24"/>
        </w:rPr>
        <w:t xml:space="preserve">El sistema se </w:t>
      </w:r>
      <w:r w:rsidR="00CA6849">
        <w:rPr>
          <w:color w:val="auto"/>
          <w:sz w:val="24"/>
          <w:szCs w:val="24"/>
        </w:rPr>
        <w:t xml:space="preserve">desarrolla </w:t>
      </w:r>
      <w:r w:rsidR="00A037B1">
        <w:rPr>
          <w:color w:val="auto"/>
          <w:sz w:val="24"/>
          <w:szCs w:val="24"/>
          <w:lang w:val="es-419"/>
        </w:rPr>
        <w:t>con el marco de trabajo</w:t>
      </w:r>
      <w:r w:rsidR="006D4971">
        <w:rPr>
          <w:color w:val="auto"/>
          <w:sz w:val="24"/>
          <w:szCs w:val="24"/>
        </w:rPr>
        <w:t xml:space="preserve"> </w:t>
      </w:r>
      <w:proofErr w:type="spellStart"/>
      <w:r w:rsidR="006D4971">
        <w:rPr>
          <w:color w:val="auto"/>
          <w:sz w:val="24"/>
          <w:szCs w:val="24"/>
        </w:rPr>
        <w:t>React</w:t>
      </w:r>
      <w:proofErr w:type="spellEnd"/>
      <w:r w:rsidR="006D4971">
        <w:rPr>
          <w:color w:val="auto"/>
          <w:sz w:val="24"/>
          <w:szCs w:val="24"/>
        </w:rPr>
        <w:t xml:space="preserve">, como marco </w:t>
      </w:r>
      <w:r w:rsidR="006D4971" w:rsidRPr="006D4971">
        <w:rPr>
          <w:color w:val="auto"/>
          <w:sz w:val="24"/>
          <w:szCs w:val="24"/>
        </w:rPr>
        <w:t xml:space="preserve">de trabajo, Visual </w:t>
      </w:r>
      <w:proofErr w:type="spellStart"/>
      <w:r w:rsidR="006D4971" w:rsidRPr="006D4971">
        <w:rPr>
          <w:color w:val="auto"/>
          <w:sz w:val="24"/>
          <w:szCs w:val="24"/>
        </w:rPr>
        <w:t>Paradigm</w:t>
      </w:r>
      <w:proofErr w:type="spellEnd"/>
      <w:r w:rsidR="006D4971" w:rsidRPr="006D4971">
        <w:rPr>
          <w:color w:val="auto"/>
          <w:sz w:val="24"/>
          <w:szCs w:val="24"/>
        </w:rPr>
        <w:t xml:space="preserve"> (versión 8.0) para la realización de los </w:t>
      </w:r>
      <w:r w:rsidR="00CA6849" w:rsidRPr="006D4971">
        <w:rPr>
          <w:color w:val="auto"/>
          <w:sz w:val="24"/>
          <w:szCs w:val="24"/>
        </w:rPr>
        <w:t>diagramas de</w:t>
      </w:r>
      <w:r w:rsidR="006D4971" w:rsidRPr="006D4971">
        <w:rPr>
          <w:color w:val="auto"/>
          <w:sz w:val="24"/>
          <w:szCs w:val="24"/>
        </w:rPr>
        <w:t xml:space="preserve"> la metodología empleada en la Ingeniería de Software, Mongo DB como </w:t>
      </w:r>
      <w:r w:rsidR="00A037B1">
        <w:rPr>
          <w:color w:val="auto"/>
          <w:sz w:val="24"/>
          <w:szCs w:val="24"/>
        </w:rPr>
        <w:t xml:space="preserve">sistema gestor de </w:t>
      </w:r>
      <w:r w:rsidR="006D4971" w:rsidRPr="006D4971">
        <w:rPr>
          <w:color w:val="auto"/>
          <w:sz w:val="24"/>
          <w:szCs w:val="24"/>
        </w:rPr>
        <w:t>la base de datos y Visual Studio</w:t>
      </w:r>
      <w:r w:rsidR="00A037B1">
        <w:rPr>
          <w:color w:val="auto"/>
          <w:sz w:val="24"/>
          <w:szCs w:val="24"/>
        </w:rPr>
        <w:t xml:space="preserve"> </w:t>
      </w:r>
      <w:proofErr w:type="spellStart"/>
      <w:r w:rsidR="00A037B1">
        <w:rPr>
          <w:color w:val="auto"/>
          <w:sz w:val="24"/>
          <w:szCs w:val="24"/>
        </w:rPr>
        <w:t>Code</w:t>
      </w:r>
      <w:proofErr w:type="spellEnd"/>
      <w:r w:rsidR="006D4971" w:rsidRPr="006D4971">
        <w:rPr>
          <w:color w:val="auto"/>
          <w:sz w:val="24"/>
          <w:szCs w:val="24"/>
        </w:rPr>
        <w:t xml:space="preserve"> como entorno de desarrollo de la aplicación </w:t>
      </w:r>
    </w:p>
    <w:p w14:paraId="7ED5057D" w14:textId="77777777" w:rsidR="003E2D34" w:rsidRPr="00E9334F" w:rsidRDefault="003E2D34" w:rsidP="00DE3FF8">
      <w:pPr>
        <w:pStyle w:val="Encabezado"/>
        <w:rPr>
          <w:rStyle w:val="Enlacedelndice"/>
          <w:color w:val="auto"/>
          <w:sz w:val="24"/>
          <w:szCs w:val="24"/>
        </w:rPr>
      </w:pPr>
    </w:p>
    <w:p w14:paraId="4D40838C" w14:textId="59AF7685" w:rsidR="003E2D34" w:rsidRPr="00511F27" w:rsidRDefault="003E2D34" w:rsidP="00DE3FF8">
      <w:pPr>
        <w:pStyle w:val="Encabezado"/>
      </w:pPr>
      <w:r w:rsidRPr="00E9334F">
        <w:rPr>
          <w:rStyle w:val="Enlacedelndice"/>
          <w:color w:val="auto"/>
          <w:sz w:val="24"/>
          <w:szCs w:val="24"/>
        </w:rPr>
        <w:t xml:space="preserve">Palabras claves: </w:t>
      </w:r>
      <w:r>
        <w:rPr>
          <w:rStyle w:val="Enlacedelndice"/>
          <w:color w:val="auto"/>
          <w:sz w:val="24"/>
          <w:szCs w:val="24"/>
        </w:rPr>
        <w:t>Sistema</w:t>
      </w:r>
      <w:r w:rsidR="00350D81">
        <w:rPr>
          <w:rStyle w:val="Enlacedelndice"/>
          <w:color w:val="auto"/>
          <w:sz w:val="24"/>
          <w:szCs w:val="24"/>
        </w:rPr>
        <w:t xml:space="preserve"> de gestión, </w:t>
      </w:r>
      <w:r>
        <w:rPr>
          <w:rStyle w:val="Enlacedelndice"/>
          <w:color w:val="auto"/>
          <w:sz w:val="24"/>
          <w:szCs w:val="24"/>
        </w:rPr>
        <w:t xml:space="preserve">toma de decisiones, </w:t>
      </w:r>
      <w:r w:rsidR="003C3087" w:rsidRPr="003C3087">
        <w:rPr>
          <w:rStyle w:val="Enlacedelndice"/>
          <w:color w:val="auto"/>
          <w:sz w:val="24"/>
          <w:szCs w:val="24"/>
        </w:rPr>
        <w:t>GEOCUBA</w:t>
      </w:r>
      <w:r>
        <w:rPr>
          <w:rStyle w:val="Enlacedelndice"/>
          <w:color w:val="auto"/>
          <w:sz w:val="24"/>
          <w:szCs w:val="24"/>
        </w:rPr>
        <w:t>, c</w:t>
      </w:r>
      <w:r w:rsidRPr="00E9334F">
        <w:rPr>
          <w:rStyle w:val="Enlacedelndice"/>
          <w:color w:val="auto"/>
          <w:sz w:val="24"/>
          <w:szCs w:val="24"/>
        </w:rPr>
        <w:t xml:space="preserve">ambio </w:t>
      </w:r>
      <w:r>
        <w:rPr>
          <w:rStyle w:val="Enlacedelndice"/>
          <w:color w:val="auto"/>
          <w:sz w:val="24"/>
          <w:szCs w:val="24"/>
        </w:rPr>
        <w:t>c</w:t>
      </w:r>
      <w:r w:rsidRPr="00E9334F">
        <w:rPr>
          <w:rStyle w:val="Enlacedelndice"/>
          <w:color w:val="auto"/>
          <w:sz w:val="24"/>
          <w:szCs w:val="24"/>
        </w:rPr>
        <w:t>limático</w:t>
      </w:r>
    </w:p>
    <w:bookmarkEnd w:id="1"/>
    <w:p w14:paraId="3F036481" w14:textId="77777777" w:rsidR="003E2D34" w:rsidRPr="003E2D34" w:rsidRDefault="003E2D34" w:rsidP="00DE3FF8"/>
    <w:p w14:paraId="0033901E" w14:textId="77777777" w:rsidR="00405B13" w:rsidRPr="000D487F" w:rsidRDefault="00405B13" w:rsidP="00DE3FF8"/>
    <w:p w14:paraId="552C8DEA" w14:textId="77777777" w:rsidR="00405B13" w:rsidRPr="000D487F" w:rsidRDefault="00405B13" w:rsidP="00DE3FF8">
      <w:r w:rsidRPr="000D487F">
        <w:br w:type="page"/>
      </w:r>
    </w:p>
    <w:p w14:paraId="294D1AA2" w14:textId="77777777" w:rsidR="00405B13" w:rsidRPr="000D487F" w:rsidRDefault="00405B13" w:rsidP="00F57431">
      <w:pPr>
        <w:pStyle w:val="Ttulo1"/>
        <w:jc w:val="center"/>
      </w:pPr>
      <w:bookmarkStart w:id="5" w:name="_Toc176513907"/>
      <w:r w:rsidRPr="000D487F">
        <w:lastRenderedPageBreak/>
        <w:t>Introducción</w:t>
      </w:r>
      <w:bookmarkEnd w:id="5"/>
    </w:p>
    <w:p w14:paraId="0E038BCD" w14:textId="78A85B4A" w:rsidR="00405B13" w:rsidRPr="00F57431" w:rsidRDefault="00405B13" w:rsidP="00DE3FF8">
      <w:pPr>
        <w:pStyle w:val="NormalWeb"/>
        <w:rPr>
          <w:rFonts w:ascii="Arial" w:hAnsi="Arial" w:cs="Arial"/>
        </w:rPr>
      </w:pPr>
      <w:bookmarkStart w:id="6" w:name="_Hlk176401627"/>
      <w:r w:rsidRPr="00F57431">
        <w:rPr>
          <w:rFonts w:ascii="Arial" w:hAnsi="Arial" w:cs="Arial"/>
        </w:rPr>
        <w:t xml:space="preserve">El cambio climático ha sido causado por las actividades antrópicas que durante cientos de años se han desarrollado a nivel mundial, estas han ocasionado un impacto negativo y considerable como el aumento de la temperatura de la Tierra relacionado directamente con la emisión de gases de efecto invernadero (GEI) generados por las actividades productivas, sistemas de transporte con uso de combustibles fósiles, inadecuada gestión de residuos sólidos y en general, por el uso desmesurado de recursos naturales y pocas prácticas de sostenibilidad ambiental. </w:t>
      </w:r>
      <w:r w:rsidRPr="00F57431">
        <w:rPr>
          <w:rFonts w:ascii="Arial" w:hAnsi="Arial" w:cs="Arial"/>
        </w:rPr>
        <w:fldChar w:fldCharType="begin"/>
      </w:r>
      <w:r w:rsidR="00344D59">
        <w:rPr>
          <w:rFonts w:ascii="Arial" w:hAnsi="Arial" w:cs="Arial"/>
        </w:rPr>
        <w:instrText xml:space="preserve"> ADDIN ZOTERO_ITEM CSL_CITATION {"citationID":"EIgDGjxw","properties":{"formattedCitation":"(Medina, s.\\uc0\\u160{}f.)","plainCitation":"(Medina, s. f.)","noteIndex":0},"citationItems":[{"id":"MxmvkxFH/Oynuu2bF","uris":["http://zotero.org/users/13351438/items/LELEUA6C"],"itemData":{"id":9,"type":"article-journal","abstract":"CAMBIO CLIMÁTICO Y SUS EFECTOS SOBRE LA SALUD information in databases, books, magazines, scientific articles, degree papers and documents or official pages of organizations worldwide committed to the investigation of climate change. According to the research, prevalence and incidence of respiratory, cardiac and infectious diseases that affect public health globally, increase with environmental and social changes favored by climate change, such as extreme temperatures, conditions poor sanitation and exposure of populations. It is necessary to implement strict agreements and policies that manage to engage governments worldwide, especially more industrialized countries. Similarly, it is essential to raise awareness in society about the importance of responsible consumption and the choice of rulers who prioritize environmental sustainability.","language":"es","source":"Zotero","title":"EL CAMBIO CLIMÁTICO Y SUS EFECTOS SOBRE LA SALUD HUMANA","author":[{"family":"Medina","given":"Nilton Mauricio Castro"}]}}],"schema":"https://github.com/citation-style-language/schema/raw/master/csl-citation.json"} </w:instrText>
      </w:r>
      <w:r w:rsidRPr="00F57431">
        <w:rPr>
          <w:rFonts w:ascii="Arial" w:hAnsi="Arial" w:cs="Arial"/>
        </w:rPr>
        <w:fldChar w:fldCharType="separate"/>
      </w:r>
      <w:r w:rsidRPr="00F57431">
        <w:rPr>
          <w:rFonts w:ascii="Arial" w:hAnsi="Arial" w:cs="Arial"/>
        </w:rPr>
        <w:t>(Medina, s. f.)</w:t>
      </w:r>
      <w:r w:rsidRPr="00F57431">
        <w:rPr>
          <w:rFonts w:ascii="Arial" w:hAnsi="Arial" w:cs="Arial"/>
        </w:rPr>
        <w:fldChar w:fldCharType="end"/>
      </w:r>
    </w:p>
    <w:p w14:paraId="3916EDDF" w14:textId="77777777" w:rsidR="00405B13" w:rsidRPr="00F57431" w:rsidRDefault="00405B13" w:rsidP="00DE3FF8">
      <w:pPr>
        <w:pStyle w:val="NormalWeb"/>
        <w:rPr>
          <w:rFonts w:ascii="Arial" w:hAnsi="Arial" w:cs="Arial"/>
        </w:rPr>
      </w:pPr>
      <w:r w:rsidRPr="00F57431">
        <w:rPr>
          <w:rFonts w:ascii="Arial" w:hAnsi="Arial" w:cs="Arial"/>
          <w:spacing w:val="-5"/>
        </w:rPr>
        <w:t xml:space="preserve">Este es una amenaza real para las costas de todo el mundo. </w:t>
      </w:r>
      <w:r w:rsidRPr="00F57431">
        <w:rPr>
          <w:rFonts w:ascii="Arial" w:hAnsi="Arial" w:cs="Arial"/>
        </w:rPr>
        <w:t>El aumento del nivel del mar, la erosión costera y la acidificación de los océanos son algunos de los efectos más graves del cambio climático en las costas</w:t>
      </w:r>
    </w:p>
    <w:p w14:paraId="3FB058E8" w14:textId="619205CC" w:rsidR="00F57431" w:rsidRDefault="00405B13" w:rsidP="00DE3FF8">
      <w:pPr>
        <w:pStyle w:val="NormalWeb"/>
        <w:rPr>
          <w:rFonts w:ascii="Arial" w:hAnsi="Arial" w:cs="Arial"/>
          <w:b/>
          <w:bCs/>
          <w:color w:val="333333"/>
        </w:rPr>
      </w:pPr>
      <w:r w:rsidRPr="00F57431">
        <w:rPr>
          <w:rFonts w:ascii="Arial" w:hAnsi="Arial" w:cs="Arial"/>
          <w:spacing w:val="-5"/>
        </w:rPr>
        <w:t xml:space="preserve">En Cuba </w:t>
      </w:r>
      <w:r w:rsidRPr="00F57431">
        <w:rPr>
          <w:rFonts w:ascii="Arial" w:hAnsi="Arial" w:cs="Arial"/>
        </w:rPr>
        <w:t>la erosión costera es un problema grave. Según en el Segundo Periodo Ordinario de Sesiones de la IX Legislatura de la Asamblea Nacional del 2018  se estimó que e</w:t>
      </w:r>
      <w:r w:rsidRPr="00F57431">
        <w:rPr>
          <w:rFonts w:ascii="Arial" w:hAnsi="Arial" w:cs="Arial"/>
          <w:b/>
          <w:bCs/>
        </w:rPr>
        <w:t xml:space="preserve">l </w:t>
      </w:r>
      <w:r w:rsidRPr="00F57431">
        <w:rPr>
          <w:rFonts w:ascii="Arial" w:hAnsi="Arial" w:cs="Arial"/>
          <w:bCs/>
        </w:rPr>
        <w:t xml:space="preserve">85% de las playas arenosas cubanas presentan indicios de erosión: 23 con erosión intensa y 195 con erosión moderada </w:t>
      </w:r>
      <w:r w:rsidRPr="00F57431">
        <w:rPr>
          <w:rFonts w:ascii="Arial" w:hAnsi="Arial" w:cs="Arial"/>
          <w:bCs/>
        </w:rPr>
        <w:fldChar w:fldCharType="begin"/>
      </w:r>
      <w:r w:rsidR="00344D59">
        <w:rPr>
          <w:rFonts w:ascii="Arial" w:hAnsi="Arial" w:cs="Arial"/>
          <w:bCs/>
        </w:rPr>
        <w:instrText xml:space="preserve"> ADDIN ZOTERO_ITEM CSL_CITATION {"citationID":"ugDyVMEP","properties":{"formattedCitation":"({\\i{}Cubadebate}, s.\\uc0\\u160{}f.-a)","plainCitation":"(Cubadebate, s. f.-a)","noteIndex":0},"citationItems":[{"id":"MxmvkxFH/O1IpjhuL","uris":["http://zotero.org/users/13351438/items/JCGI9FWH"],"itemData":{"id":10,"type":"webpage","title":"Cubadebate","URL":"http://www.cubadebate.cu/noticias/2018/12/16/tarea-vida-a-debate-en-la-asamblea-nacional-cuba-ante-las-realidades-del-cambio-climatico/","accessed":{"date-parts":[["2024",1,7]]}}}],"schema":"https://github.com/citation-style-language/schema/raw/master/csl-citation.json"} </w:instrText>
      </w:r>
      <w:r w:rsidRPr="00F57431">
        <w:rPr>
          <w:rFonts w:ascii="Arial" w:hAnsi="Arial" w:cs="Arial"/>
          <w:bCs/>
        </w:rPr>
        <w:fldChar w:fldCharType="separate"/>
      </w:r>
      <w:r w:rsidRPr="00F57431">
        <w:rPr>
          <w:rFonts w:ascii="Arial" w:hAnsi="Arial" w:cs="Arial"/>
        </w:rPr>
        <w:t>(</w:t>
      </w:r>
      <w:r w:rsidRPr="00F57431">
        <w:rPr>
          <w:rFonts w:ascii="Arial" w:hAnsi="Arial" w:cs="Arial"/>
          <w:i/>
          <w:iCs/>
        </w:rPr>
        <w:t>Cubadebate</w:t>
      </w:r>
      <w:r w:rsidRPr="00F57431">
        <w:rPr>
          <w:rFonts w:ascii="Arial" w:hAnsi="Arial" w:cs="Arial"/>
        </w:rPr>
        <w:t>, s. f.-a)</w:t>
      </w:r>
      <w:r w:rsidRPr="00F57431">
        <w:rPr>
          <w:rFonts w:ascii="Arial" w:hAnsi="Arial" w:cs="Arial"/>
          <w:bCs/>
        </w:rPr>
        <w:fldChar w:fldCharType="end"/>
      </w:r>
      <w:r w:rsidRPr="00F57431">
        <w:rPr>
          <w:rFonts w:ascii="Arial" w:hAnsi="Arial" w:cs="Arial"/>
          <w:bCs/>
        </w:rPr>
        <w:t xml:space="preserve">. </w:t>
      </w:r>
      <w:r w:rsidRPr="00F57431">
        <w:rPr>
          <w:rStyle w:val="Textoennegrita"/>
          <w:rFonts w:ascii="Arial" w:hAnsi="Arial" w:cs="Arial"/>
          <w:b w:val="0"/>
        </w:rPr>
        <w:t>De 505 playas, se han evaluado 247 y se ha comprobado que 208 (84.2 %) presentan indicios de erosión.</w:t>
      </w:r>
      <w:r w:rsidRPr="00F57431">
        <w:rPr>
          <w:rFonts w:ascii="Arial" w:hAnsi="Arial" w:cs="Arial"/>
        </w:rPr>
        <w:t xml:space="preserve"> “Se ratifica que el ritmo de la erosión de las playas arenosas en el archipiélago cubano, que se estima en 1.2 metros de retroceso de la línea de la costa como promedio cada año”, así expuso la viceministra del CITMA </w:t>
      </w:r>
      <w:proofErr w:type="spellStart"/>
      <w:r w:rsidRPr="00F57431">
        <w:rPr>
          <w:rFonts w:ascii="Arial" w:hAnsi="Arial" w:cs="Arial"/>
        </w:rPr>
        <w:t>Adianez</w:t>
      </w:r>
      <w:proofErr w:type="spellEnd"/>
      <w:r w:rsidRPr="00F57431">
        <w:rPr>
          <w:rFonts w:ascii="Arial" w:hAnsi="Arial" w:cs="Arial"/>
        </w:rPr>
        <w:t xml:space="preserve"> Taboada Zamora,  en la  sesión de trabajo de la Comisión de Educación, Cultura, Ciencia, Tecnología y Medio Ambiente de 2023 </w:t>
      </w:r>
      <w:r w:rsidRPr="00F57431">
        <w:rPr>
          <w:rFonts w:ascii="Arial" w:hAnsi="Arial" w:cs="Arial"/>
          <w:color w:val="333333"/>
        </w:rPr>
        <w:fldChar w:fldCharType="begin"/>
      </w:r>
      <w:r w:rsidR="00344D59">
        <w:rPr>
          <w:rFonts w:ascii="Arial" w:hAnsi="Arial" w:cs="Arial"/>
          <w:color w:val="333333"/>
        </w:rPr>
        <w:instrText xml:space="preserve"> ADDIN ZOTERO_ITEM CSL_CITATION {"citationID":"C17XwM75","properties":{"formattedCitation":"({\\i{}Cubadebate}, s.\\uc0\\u160{}f.-b)","plainCitation":"(Cubadebate, s. f.-b)","noteIndex":0},"citationItems":[{"id":"MxmvkxFH/pHUZCdHT","uris":["http://zotero.org/users/13351438/items/SPRKGW4L"],"itemData":{"id":12,"type":"webpage","title":"Cubadebate","URL":"http://www.cubadebate.cu/noticias/2023/07/18/tarea-vida-en-la-mira-de-los-diputados-hay-una-transicion-en-el-clima-de-cuba/","accessed":{"date-parts":[["2024",1,7]]}}}],"schema":"https://github.com/citation-style-language/schema/raw/master/csl-citation.json"} </w:instrText>
      </w:r>
      <w:r w:rsidRPr="00F57431">
        <w:rPr>
          <w:rFonts w:ascii="Arial" w:hAnsi="Arial" w:cs="Arial"/>
          <w:color w:val="333333"/>
        </w:rPr>
        <w:fldChar w:fldCharType="separate"/>
      </w:r>
      <w:r w:rsidRPr="00F57431">
        <w:rPr>
          <w:rFonts w:ascii="Arial" w:hAnsi="Arial" w:cs="Arial"/>
        </w:rPr>
        <w:t>(</w:t>
      </w:r>
      <w:r w:rsidRPr="00F57431">
        <w:rPr>
          <w:rFonts w:ascii="Arial" w:hAnsi="Arial" w:cs="Arial"/>
          <w:i/>
          <w:iCs/>
        </w:rPr>
        <w:t>Cubadebate</w:t>
      </w:r>
      <w:r w:rsidRPr="00F57431">
        <w:rPr>
          <w:rFonts w:ascii="Arial" w:hAnsi="Arial" w:cs="Arial"/>
        </w:rPr>
        <w:t>, s. f.-b)</w:t>
      </w:r>
      <w:r w:rsidRPr="00F57431">
        <w:rPr>
          <w:rFonts w:ascii="Arial" w:hAnsi="Arial" w:cs="Arial"/>
          <w:color w:val="333333"/>
        </w:rPr>
        <w:fldChar w:fldCharType="end"/>
      </w:r>
      <w:r w:rsidRPr="00F57431">
        <w:rPr>
          <w:rFonts w:ascii="Arial" w:hAnsi="Arial" w:cs="Arial"/>
          <w:color w:val="333333"/>
        </w:rPr>
        <w:t>.</w:t>
      </w:r>
      <w:r w:rsidRPr="00F57431">
        <w:rPr>
          <w:rFonts w:ascii="Arial" w:hAnsi="Arial" w:cs="Arial"/>
          <w:b/>
          <w:bCs/>
          <w:color w:val="333333"/>
        </w:rPr>
        <w:t xml:space="preserve"> </w:t>
      </w:r>
    </w:p>
    <w:p w14:paraId="6B4F8E66" w14:textId="565414D3" w:rsidR="00405B13" w:rsidRPr="00F57431" w:rsidRDefault="00405B13" w:rsidP="00DE3FF8">
      <w:pPr>
        <w:pStyle w:val="NormalWeb"/>
        <w:rPr>
          <w:rFonts w:ascii="Arial" w:hAnsi="Arial" w:cs="Arial"/>
          <w:spacing w:val="-5"/>
        </w:rPr>
      </w:pPr>
      <w:r w:rsidRPr="00F57431">
        <w:rPr>
          <w:rFonts w:ascii="Arial" w:hAnsi="Arial" w:cs="Arial"/>
          <w:spacing w:val="-5"/>
        </w:rPr>
        <w:t xml:space="preserve">Para enfrentar estos efectos la isla aprobó en </w:t>
      </w:r>
      <w:r w:rsidR="00380AD5" w:rsidRPr="00F57431">
        <w:rPr>
          <w:rFonts w:ascii="Arial" w:hAnsi="Arial" w:cs="Arial"/>
          <w:spacing w:val="-5"/>
        </w:rPr>
        <w:t>2017 la Tarea</w:t>
      </w:r>
      <w:r w:rsidRPr="00F57431">
        <w:rPr>
          <w:rFonts w:ascii="Arial" w:hAnsi="Arial" w:cs="Arial"/>
          <w:spacing w:val="-5"/>
        </w:rPr>
        <w:t xml:space="preserve"> </w:t>
      </w:r>
      <w:r w:rsidR="00380AD5" w:rsidRPr="00F57431">
        <w:rPr>
          <w:rFonts w:ascii="Arial" w:hAnsi="Arial" w:cs="Arial"/>
          <w:spacing w:val="-5"/>
        </w:rPr>
        <w:t>Vida que</w:t>
      </w:r>
      <w:r w:rsidRPr="00F57431">
        <w:rPr>
          <w:rFonts w:ascii="Arial" w:hAnsi="Arial" w:cs="Arial"/>
          <w:spacing w:val="-5"/>
        </w:rPr>
        <w:t xml:space="preserve"> es un plan del estado cubano para el enfrentamiento del cambio climático.</w:t>
      </w:r>
      <w:r w:rsidRPr="00F57431">
        <w:rPr>
          <w:rFonts w:ascii="Arial" w:hAnsi="Arial" w:cs="Arial"/>
        </w:rPr>
        <w:t xml:space="preserve"> En cuanto al deterioro de las costas, Tarea Vida tiene como objetivo detener el deterioro, rehabilitar y conservar los arrecifes de coral en todo el archipiélago, con prioridad en las crestas que bordean la plataforma insular y protegen playas urbanizadas de uso turístico. Además de esto el gobierno cubano aprobó el Decreto-Ley 77 de las Costas y su Reglamento, este posee elementos nuevos que ha aportado la ciencia así como el necesario reconocimiento a la protección de los asentamientos costeros, donde incid</w:t>
      </w:r>
      <w:r w:rsidR="00F4386F" w:rsidRPr="00F57431">
        <w:rPr>
          <w:rFonts w:ascii="Arial" w:hAnsi="Arial" w:cs="Arial"/>
        </w:rPr>
        <w:t>en factores de índole cultural.</w:t>
      </w:r>
      <w:r w:rsidR="003A44D8">
        <w:rPr>
          <w:rFonts w:ascii="Arial" w:hAnsi="Arial" w:cs="Arial"/>
        </w:rPr>
        <w:fldChar w:fldCharType="begin"/>
      </w:r>
      <w:r w:rsidR="00344D59">
        <w:rPr>
          <w:rFonts w:ascii="Arial" w:hAnsi="Arial" w:cs="Arial"/>
        </w:rPr>
        <w:instrText xml:space="preserve"> ADDIN ZOTERO_ITEM CSL_CITATION {"citationID":"VPYWG7gZ","properties":{"formattedCitation":"({\\i{}Nueva norma legal por la preservaci\\uc0\\u243{}n de las costas cubanas - Juventud Rebelde - Diario de la juventud cubana}, s.\\uc0\\u160{}f.)","plainCitation":"(Nueva norma legal por la preservación de las costas cubanas - Juventud Rebelde - Diario de la juventud cubana, s. f.)","noteIndex":0},"citationItems":[{"id":"MxmvkxFH/89vREO9P","uris":["http://zotero.org/users/13351438/items/XEFFR2MJ"],"itemData":{"id":142,"type":"webpage","title":"Nueva norma legal por la preservación de las costas cubanas - Juventud Rebelde - Diario de la juventud cubana","URL":"https://www.juventudrebelde.cu/ciencia-tecnica/2023-12-07/acertada-interrelacion-entre-las-entidades-y-rigor-en-el-control-contribuiran-al-exito-de-la-nueva-norma-legal-relativa-a-las-costas-cubanas","accessed":{"date-parts":[["2024",4,15]]}}}],"schema":"https://github.com/citation-style-language/schema/raw/master/csl-citation.json"} </w:instrText>
      </w:r>
      <w:r w:rsidR="003A44D8">
        <w:rPr>
          <w:rFonts w:ascii="Arial" w:hAnsi="Arial" w:cs="Arial"/>
        </w:rPr>
        <w:fldChar w:fldCharType="separate"/>
      </w:r>
      <w:r w:rsidR="003A44D8" w:rsidRPr="003A44D8">
        <w:rPr>
          <w:rFonts w:ascii="Arial" w:hAnsi="Arial" w:cs="Arial"/>
        </w:rPr>
        <w:t>(</w:t>
      </w:r>
      <w:r w:rsidR="003A44D8" w:rsidRPr="003A44D8">
        <w:rPr>
          <w:rFonts w:ascii="Arial" w:hAnsi="Arial" w:cs="Arial"/>
          <w:i/>
          <w:iCs/>
        </w:rPr>
        <w:t>Nueva norma legal por la preservación de las costas cubanas - Juventud Rebelde - Diario de la juventud cubana</w:t>
      </w:r>
      <w:r w:rsidR="003A44D8" w:rsidRPr="003A44D8">
        <w:rPr>
          <w:rFonts w:ascii="Arial" w:hAnsi="Arial" w:cs="Arial"/>
        </w:rPr>
        <w:t>, s. f.)</w:t>
      </w:r>
      <w:r w:rsidR="003A44D8">
        <w:rPr>
          <w:rFonts w:ascii="Arial" w:hAnsi="Arial" w:cs="Arial"/>
        </w:rPr>
        <w:fldChar w:fldCharType="end"/>
      </w:r>
    </w:p>
    <w:p w14:paraId="6616E241" w14:textId="1DDD4D30" w:rsidR="00405B13" w:rsidRDefault="00405B13" w:rsidP="00DE3FF8">
      <w:pPr>
        <w:pStyle w:val="NormalWeb"/>
        <w:rPr>
          <w:rFonts w:ascii="Arial" w:hAnsi="Arial" w:cs="Arial"/>
        </w:rPr>
      </w:pPr>
      <w:r w:rsidRPr="00F57431">
        <w:rPr>
          <w:rFonts w:ascii="Arial" w:hAnsi="Arial" w:cs="Arial"/>
          <w:spacing w:val="-5"/>
        </w:rPr>
        <w:t xml:space="preserve">Una de las empresas que está realizando aportes a la tarea Vida es la empresa </w:t>
      </w:r>
      <w:commentRangeStart w:id="7"/>
      <w:commentRangeStart w:id="8"/>
      <w:r>
        <w:fldChar w:fldCharType="begin"/>
      </w:r>
      <w:r>
        <w:instrText>HYPERLINK "https://www.ecured.cu/GEOCUBA" \t "_blank"</w:instrText>
      </w:r>
      <w:r>
        <w:fldChar w:fldCharType="separate"/>
      </w:r>
      <w:r w:rsidRPr="00F57431">
        <w:rPr>
          <w:rStyle w:val="Hipervnculo"/>
          <w:rFonts w:ascii="Arial" w:hAnsi="Arial" w:cs="Arial"/>
          <w:color w:val="auto"/>
          <w:u w:val="none"/>
        </w:rPr>
        <w:t>GEOCUBA es un grupo empresarial cubano que se dedica a la elaboración y comercialización de información, tecnologías, productos y servicios en las esferas de la Geodesia, la Fotogrametría, la Teledetección, la Hidrografía, los Estudios Marinos, la Cartografía, los Estudios Medioambientales, las Artes Gráficas y la Ayuda a la Navegación Marítima </w:t>
      </w:r>
      <w:r>
        <w:rPr>
          <w:rStyle w:val="Hipervnculo"/>
          <w:rFonts w:ascii="Arial" w:hAnsi="Arial" w:cs="Arial"/>
          <w:color w:val="auto"/>
          <w:u w:val="none"/>
        </w:rPr>
        <w:fldChar w:fldCharType="end"/>
      </w:r>
      <w:commentRangeEnd w:id="7"/>
      <w:r w:rsidR="00380AD5">
        <w:rPr>
          <w:rStyle w:val="Refdecomentario"/>
          <w:rFonts w:ascii="Arial" w:eastAsiaTheme="minorHAnsi" w:hAnsi="Arial" w:cs="Arial"/>
          <w:lang w:eastAsia="en-US"/>
        </w:rPr>
        <w:commentReference w:id="7"/>
      </w:r>
      <w:commentRangeEnd w:id="8"/>
      <w:r w:rsidR="0090456B">
        <w:rPr>
          <w:rStyle w:val="Refdecomentario"/>
          <w:rFonts w:ascii="Arial" w:eastAsiaTheme="minorHAnsi" w:hAnsi="Arial" w:cs="Arial"/>
          <w:lang w:eastAsia="en-US"/>
        </w:rPr>
        <w:commentReference w:id="8"/>
      </w:r>
      <w:r w:rsidRPr="00F57431">
        <w:rPr>
          <w:rStyle w:val="Hipervnculo"/>
          <w:rFonts w:ascii="Arial" w:hAnsi="Arial" w:cs="Arial"/>
          <w:color w:val="auto"/>
          <w:u w:val="none"/>
        </w:rPr>
        <w:t xml:space="preserve"> </w:t>
      </w:r>
      <w:r w:rsidRPr="00F57431">
        <w:rPr>
          <w:rFonts w:ascii="Arial" w:hAnsi="Arial" w:cs="Arial"/>
        </w:rPr>
        <w:fldChar w:fldCharType="begin"/>
      </w:r>
      <w:r w:rsidR="00344D59">
        <w:rPr>
          <w:rFonts w:ascii="Arial" w:hAnsi="Arial" w:cs="Arial"/>
        </w:rPr>
        <w:instrText xml:space="preserve"> ADDIN ZOTERO_ITEM CSL_CITATION {"citationID":"reXoxmDA","properties":{"formattedCitation":"({\\i{}GEOCUBA - EcuRed}, s.\\uc0\\u160{}f.)","plainCitation":"(GEOCUBA - EcuRed, s. f.)","noteIndex":0},"citationItems":[{"id":"MxmvkxFH/HWHJ248L","uris":["http://zotero.org/users/13351438/items/D3E8U27R"],"itemData":{"id":69,"type":"webpage","title":"GEOCUBA - EcuRed","URL":"https://www.ecured.cu/GEOCUBA","accessed":{"date-parts":[["2024",1,9]]}}}],"schema":"https://github.com/citation-style-language/schema/raw/master/csl-citation.json"} </w:instrText>
      </w:r>
      <w:r w:rsidRPr="00F57431">
        <w:rPr>
          <w:rFonts w:ascii="Arial" w:hAnsi="Arial" w:cs="Arial"/>
        </w:rPr>
        <w:fldChar w:fldCharType="separate"/>
      </w:r>
      <w:r w:rsidRPr="00F57431">
        <w:rPr>
          <w:rFonts w:ascii="Arial" w:hAnsi="Arial" w:cs="Arial"/>
        </w:rPr>
        <w:t>(</w:t>
      </w:r>
      <w:r w:rsidRPr="00F57431">
        <w:rPr>
          <w:rFonts w:ascii="Arial" w:hAnsi="Arial" w:cs="Arial"/>
          <w:i/>
          <w:iCs/>
        </w:rPr>
        <w:t>GEOCUBA - EcuRed</w:t>
      </w:r>
      <w:r w:rsidRPr="00F57431">
        <w:rPr>
          <w:rFonts w:ascii="Arial" w:hAnsi="Arial" w:cs="Arial"/>
        </w:rPr>
        <w:t>, s. f.)</w:t>
      </w:r>
      <w:r w:rsidRPr="00F57431">
        <w:rPr>
          <w:rFonts w:ascii="Arial" w:hAnsi="Arial" w:cs="Arial"/>
        </w:rPr>
        <w:fldChar w:fldCharType="end"/>
      </w:r>
      <w:r w:rsidR="003A44D8">
        <w:rPr>
          <w:rFonts w:ascii="Arial" w:hAnsi="Arial" w:cs="Arial"/>
        </w:rPr>
        <w:t>.</w:t>
      </w:r>
    </w:p>
    <w:p w14:paraId="16F2B38E" w14:textId="617DD5C1" w:rsidR="003A44D8" w:rsidRPr="00F57431" w:rsidRDefault="003A44D8" w:rsidP="00DE3FF8">
      <w:pPr>
        <w:pStyle w:val="NormalWeb"/>
        <w:rPr>
          <w:rFonts w:ascii="Arial" w:hAnsi="Arial" w:cs="Arial"/>
          <w:bCs/>
        </w:rPr>
      </w:pPr>
      <w:commentRangeStart w:id="9"/>
      <w:r>
        <w:rPr>
          <w:rFonts w:ascii="Arial" w:hAnsi="Arial" w:cs="Arial"/>
        </w:rPr>
        <w:lastRenderedPageBreak/>
        <w:t xml:space="preserve">El cálculo </w:t>
      </w:r>
      <w:r w:rsidRPr="000D487F">
        <w:rPr>
          <w:rFonts w:ascii="Arial" w:hAnsi="Arial" w:cs="Arial"/>
        </w:rPr>
        <w:t xml:space="preserve">transporte </w:t>
      </w:r>
      <w:commentRangeEnd w:id="9"/>
      <w:r w:rsidR="00950A12">
        <w:rPr>
          <w:rStyle w:val="Refdecomentario"/>
          <w:rFonts w:ascii="Arial" w:eastAsiaTheme="minorHAnsi" w:hAnsi="Arial" w:cs="Arial"/>
          <w:lang w:eastAsia="en-US"/>
        </w:rPr>
        <w:commentReference w:id="9"/>
      </w:r>
      <w:r w:rsidRPr="000D487F">
        <w:rPr>
          <w:rFonts w:ascii="Arial" w:hAnsi="Arial" w:cs="Arial"/>
        </w:rPr>
        <w:t>de sedimentos en las costas cubanas</w:t>
      </w:r>
      <w:r>
        <w:rPr>
          <w:rFonts w:ascii="Arial" w:hAnsi="Arial" w:cs="Arial"/>
        </w:rPr>
        <w:t xml:space="preserve"> es la tarea que realizan los especialistas de la empresa </w:t>
      </w:r>
      <w:r w:rsidR="00EC7E72" w:rsidRPr="00EC7E72">
        <w:rPr>
          <w:rFonts w:ascii="Arial" w:hAnsi="Arial" w:cs="Arial"/>
        </w:rPr>
        <w:t>GEOCUBA</w:t>
      </w:r>
      <w:r>
        <w:rPr>
          <w:rFonts w:ascii="Arial" w:hAnsi="Arial" w:cs="Arial"/>
        </w:rPr>
        <w:t xml:space="preserve"> para investigar, predecir y monitorear el comportamiento de la línea costera y la erosión del mar en zonas de desarrollo de la economía y que no afecte el medio ambiente.</w:t>
      </w:r>
    </w:p>
    <w:bookmarkEnd w:id="6"/>
    <w:p w14:paraId="77DEFD30" w14:textId="77777777" w:rsidR="003A44D8" w:rsidRDefault="003A44D8" w:rsidP="00DE3FF8">
      <w:pPr>
        <w:pStyle w:val="NormalWeb"/>
        <w:rPr>
          <w:rFonts w:ascii="Arial" w:hAnsi="Arial" w:cs="Arial"/>
          <w:b/>
        </w:rPr>
      </w:pPr>
    </w:p>
    <w:p w14:paraId="40A419E4" w14:textId="77777777" w:rsidR="00405B13" w:rsidRPr="003A44D8" w:rsidRDefault="00405B13" w:rsidP="00DE3FF8">
      <w:pPr>
        <w:pStyle w:val="NormalWeb"/>
        <w:rPr>
          <w:rFonts w:ascii="Arial" w:hAnsi="Arial" w:cs="Arial"/>
          <w:b/>
        </w:rPr>
      </w:pPr>
      <w:r w:rsidRPr="003A44D8">
        <w:rPr>
          <w:rFonts w:ascii="Arial" w:hAnsi="Arial" w:cs="Arial"/>
          <w:b/>
        </w:rPr>
        <w:t>Situación Problémica</w:t>
      </w:r>
      <w:r w:rsidRPr="003A44D8">
        <w:rPr>
          <w:rFonts w:ascii="Arial" w:hAnsi="Arial" w:cs="Arial"/>
          <w:b/>
        </w:rPr>
        <w:tab/>
      </w:r>
    </w:p>
    <w:p w14:paraId="7282189E" w14:textId="41A54B82" w:rsidR="003E2D34" w:rsidRPr="00F57431" w:rsidRDefault="003E2D34" w:rsidP="00DE3FF8">
      <w:pPr>
        <w:pStyle w:val="NormalWeb"/>
        <w:rPr>
          <w:rFonts w:ascii="Arial" w:hAnsi="Arial" w:cs="Arial"/>
        </w:rPr>
      </w:pPr>
      <w:r w:rsidRPr="00F57431">
        <w:rPr>
          <w:rFonts w:ascii="Arial" w:hAnsi="Arial" w:cs="Arial"/>
        </w:rPr>
        <w:t xml:space="preserve">Los especialistas de la empresa </w:t>
      </w:r>
      <w:r w:rsidR="00937A5F" w:rsidRPr="00EC7E72">
        <w:rPr>
          <w:rFonts w:ascii="Arial" w:hAnsi="Arial" w:cs="Arial"/>
        </w:rPr>
        <w:t>GEOCUBA</w:t>
      </w:r>
      <w:r w:rsidRPr="00F57431">
        <w:rPr>
          <w:rFonts w:ascii="Arial" w:hAnsi="Arial" w:cs="Arial"/>
        </w:rPr>
        <w:t xml:space="preserve"> para el cálculo de transporte de sedimentos (</w:t>
      </w:r>
      <w:proofErr w:type="spellStart"/>
      <w:r w:rsidRPr="00F57431">
        <w:rPr>
          <w:rFonts w:ascii="Arial" w:hAnsi="Arial" w:cs="Arial"/>
        </w:rPr>
        <w:t>e.d</w:t>
      </w:r>
      <w:proofErr w:type="spellEnd"/>
      <w:r w:rsidRPr="00F57431">
        <w:rPr>
          <w:rFonts w:ascii="Arial" w:hAnsi="Arial" w:cs="Arial"/>
        </w:rPr>
        <w:t xml:space="preserve">., la arena y otros recursos que se pierden en las playas por el aumento del nivel del mar) emplea </w:t>
      </w:r>
      <w:commentRangeStart w:id="10"/>
      <w:r w:rsidRPr="00F57431">
        <w:rPr>
          <w:rFonts w:ascii="Arial" w:hAnsi="Arial" w:cs="Arial"/>
        </w:rPr>
        <w:t xml:space="preserve">una ecuación (CERC) </w:t>
      </w:r>
      <w:commentRangeEnd w:id="10"/>
      <w:r w:rsidR="00950A12">
        <w:rPr>
          <w:rStyle w:val="Refdecomentario"/>
          <w:rFonts w:ascii="Arial" w:eastAsiaTheme="minorHAnsi" w:hAnsi="Arial" w:cs="Arial"/>
          <w:lang w:eastAsia="en-US"/>
        </w:rPr>
        <w:commentReference w:id="10"/>
      </w:r>
      <w:r w:rsidRPr="00F57431">
        <w:rPr>
          <w:rFonts w:ascii="Arial" w:hAnsi="Arial" w:cs="Arial"/>
        </w:rPr>
        <w:t>y recoge datos de las mediciones de las costas a través de métodos tradicionales (</w:t>
      </w:r>
      <w:proofErr w:type="spellStart"/>
      <w:r w:rsidRPr="00F57431">
        <w:rPr>
          <w:rFonts w:ascii="Arial" w:hAnsi="Arial" w:cs="Arial"/>
        </w:rPr>
        <w:t>e.d</w:t>
      </w:r>
      <w:proofErr w:type="spellEnd"/>
      <w:r w:rsidRPr="00F57431">
        <w:rPr>
          <w:rFonts w:ascii="Arial" w:hAnsi="Arial" w:cs="Arial"/>
        </w:rPr>
        <w:t>., escribiendo los datos en papel u otro recurso físico), los cuales pueden tener un deterioro en el tiempo, errores en los cálculos y morosidad en la búsqueda de información.  Es importante poder guardar la información de una manera segura para su posterior consulta, calcular los datos con mayor precisión y buscar los datos con mayor rapidez.</w:t>
      </w:r>
    </w:p>
    <w:p w14:paraId="03F7489C" w14:textId="77777777" w:rsidR="00405B13" w:rsidRPr="00F57431" w:rsidRDefault="00405B13" w:rsidP="00DE3FF8">
      <w:pPr>
        <w:pStyle w:val="NormalWeb"/>
        <w:rPr>
          <w:rFonts w:ascii="Arial" w:hAnsi="Arial" w:cs="Arial"/>
          <w:b/>
        </w:rPr>
      </w:pPr>
      <w:r w:rsidRPr="00F57431">
        <w:rPr>
          <w:rFonts w:ascii="Arial" w:hAnsi="Arial" w:cs="Arial"/>
          <w:b/>
        </w:rPr>
        <w:t>Objetivo</w:t>
      </w:r>
    </w:p>
    <w:p w14:paraId="40A928AB" w14:textId="61FAE479" w:rsidR="00405B13" w:rsidRPr="00F57431" w:rsidRDefault="00405B13" w:rsidP="00DE3FF8">
      <w:pPr>
        <w:pStyle w:val="NormalWeb"/>
        <w:rPr>
          <w:rFonts w:ascii="Arial" w:hAnsi="Arial" w:cs="Arial"/>
        </w:rPr>
      </w:pPr>
      <w:r w:rsidRPr="00F57431">
        <w:rPr>
          <w:rFonts w:ascii="Arial" w:hAnsi="Arial" w:cs="Arial"/>
        </w:rPr>
        <w:t xml:space="preserve">Desarrollar </w:t>
      </w:r>
      <w:r w:rsidR="00026F9E" w:rsidRPr="00F57431">
        <w:rPr>
          <w:rFonts w:ascii="Arial" w:hAnsi="Arial" w:cs="Arial"/>
        </w:rPr>
        <w:t>un sistema informático</w:t>
      </w:r>
      <w:r w:rsidR="00950A12">
        <w:rPr>
          <w:rFonts w:ascii="Arial" w:hAnsi="Arial" w:cs="Arial"/>
        </w:rPr>
        <w:t xml:space="preserve"> para la gestión de la información </w:t>
      </w:r>
      <w:r w:rsidRPr="00F57431">
        <w:rPr>
          <w:rFonts w:ascii="Arial" w:hAnsi="Arial" w:cs="Arial"/>
        </w:rPr>
        <w:t xml:space="preserve">que </w:t>
      </w:r>
      <w:r w:rsidR="004B5344" w:rsidRPr="00F57431">
        <w:rPr>
          <w:rFonts w:ascii="Arial" w:hAnsi="Arial" w:cs="Arial"/>
        </w:rPr>
        <w:t>permita calcular</w:t>
      </w:r>
      <w:r w:rsidRPr="00F57431">
        <w:rPr>
          <w:rFonts w:ascii="Arial" w:hAnsi="Arial" w:cs="Arial"/>
        </w:rPr>
        <w:t xml:space="preserve">, </w:t>
      </w:r>
      <w:commentRangeStart w:id="11"/>
      <w:r w:rsidR="00950A12">
        <w:rPr>
          <w:rFonts w:ascii="Arial" w:hAnsi="Arial" w:cs="Arial"/>
        </w:rPr>
        <w:t>editar</w:t>
      </w:r>
      <w:r w:rsidRPr="00F57431">
        <w:rPr>
          <w:rFonts w:ascii="Arial" w:hAnsi="Arial" w:cs="Arial"/>
        </w:rPr>
        <w:t xml:space="preserve"> y almacenar los datos para el cálculo del transporte de sedimentos en las costas cubanas.</w:t>
      </w:r>
      <w:commentRangeEnd w:id="11"/>
      <w:r w:rsidR="00950A12">
        <w:rPr>
          <w:rStyle w:val="Refdecomentario"/>
          <w:rFonts w:ascii="Arial" w:eastAsiaTheme="minorHAnsi" w:hAnsi="Arial" w:cs="Arial"/>
          <w:lang w:eastAsia="en-US"/>
        </w:rPr>
        <w:commentReference w:id="11"/>
      </w:r>
    </w:p>
    <w:p w14:paraId="3489F11A" w14:textId="77777777" w:rsidR="007644B8" w:rsidRPr="000D487F" w:rsidRDefault="007644B8" w:rsidP="00DE3FF8">
      <w:pPr>
        <w:pStyle w:val="NormalWeb"/>
      </w:pPr>
    </w:p>
    <w:p w14:paraId="2AF34924" w14:textId="77777777" w:rsidR="007644B8" w:rsidRPr="000D487F" w:rsidRDefault="007644B8" w:rsidP="00DE3FF8">
      <w:pPr>
        <w:rPr>
          <w:rFonts w:eastAsia="Times New Roman"/>
          <w:lang w:eastAsia="es-ES"/>
        </w:rPr>
      </w:pPr>
      <w:r w:rsidRPr="000D487F">
        <w:br w:type="page"/>
      </w:r>
    </w:p>
    <w:p w14:paraId="5249A39F" w14:textId="77777777" w:rsidR="007644B8" w:rsidRPr="00084212" w:rsidRDefault="007644B8" w:rsidP="00DE3FF8">
      <w:pPr>
        <w:pStyle w:val="Ttulo1"/>
      </w:pPr>
      <w:bookmarkStart w:id="12" w:name="_Toc176513908"/>
      <w:r w:rsidRPr="00084212">
        <w:lastRenderedPageBreak/>
        <w:t>Capítulo 1 Marco Teórico Conceptual</w:t>
      </w:r>
      <w:bookmarkEnd w:id="12"/>
    </w:p>
    <w:p w14:paraId="6E16F7C8" w14:textId="77777777" w:rsidR="00D960F5" w:rsidRPr="00B9289B" w:rsidRDefault="00D960F5" w:rsidP="00DE3FF8">
      <w:pPr>
        <w:rPr>
          <w:b/>
          <w:u w:val="single"/>
        </w:rPr>
      </w:pPr>
      <w:bookmarkStart w:id="13" w:name="_Hlk176402943"/>
      <w:r w:rsidRPr="00B9289B">
        <w:t>En este capítulo se explican</w:t>
      </w:r>
      <w:r w:rsidRPr="00B9289B">
        <w:rPr>
          <w:b/>
        </w:rPr>
        <w:t xml:space="preserve"> </w:t>
      </w:r>
      <w:r w:rsidRPr="00B9289B">
        <w:t xml:space="preserve">los principales aspectos teóricos, los conceptos de las tecnologías y la caracterización </w:t>
      </w:r>
      <w:commentRangeStart w:id="14"/>
      <w:r w:rsidRPr="00B9289B">
        <w:t>de las herramientas computacionales utilizadas</w:t>
      </w:r>
      <w:commentRangeEnd w:id="14"/>
      <w:r w:rsidR="00026F9E" w:rsidRPr="00B9289B">
        <w:rPr>
          <w:rStyle w:val="Refdecomentario"/>
        </w:rPr>
        <w:commentReference w:id="14"/>
      </w:r>
    </w:p>
    <w:p w14:paraId="022C9884" w14:textId="06DE6EBB" w:rsidR="007644B8" w:rsidRPr="00B9289B" w:rsidRDefault="007644B8" w:rsidP="00DE3FF8">
      <w:pPr>
        <w:pStyle w:val="Ttulo2"/>
      </w:pPr>
      <w:bookmarkStart w:id="15" w:name="_Toc176513909"/>
      <w:r w:rsidRPr="00B9289B">
        <w:t>Estado del Arte</w:t>
      </w:r>
      <w:bookmarkEnd w:id="15"/>
    </w:p>
    <w:p w14:paraId="1E4AA67F" w14:textId="32DFD89D" w:rsidR="00E402D5" w:rsidRPr="00B9289B" w:rsidRDefault="00E402D5" w:rsidP="00E402D5">
      <w:r w:rsidRPr="00B9289B">
        <w:t>Para el desarrollo del sistema, se empleó el estudio del estado del arte, esto permitió buscar y analizar algunas soluciones con el objetivo de investigación tanto a nivel internacional como nacional, con el objetivo de obtener mayor conocimiento de estos</w:t>
      </w:r>
      <w:r w:rsidR="000138B8" w:rsidRPr="00B9289B">
        <w:t>.</w:t>
      </w:r>
    </w:p>
    <w:p w14:paraId="4E7BF642" w14:textId="1BC50E05" w:rsidR="007644B8" w:rsidRPr="00B9289B" w:rsidRDefault="00E402D5" w:rsidP="00CC18BA">
      <w:pPr>
        <w:pStyle w:val="Ttulo3"/>
      </w:pPr>
      <w:r w:rsidRPr="00B9289B">
        <w:t xml:space="preserve"> </w:t>
      </w:r>
      <w:bookmarkStart w:id="16" w:name="_Toc176513910"/>
      <w:r w:rsidR="007644B8" w:rsidRPr="00B9289B">
        <w:t>Ámbito Internacional</w:t>
      </w:r>
      <w:bookmarkEnd w:id="16"/>
    </w:p>
    <w:p w14:paraId="04A32FAB" w14:textId="514CDC3E" w:rsidR="00204095" w:rsidRPr="00B9289B" w:rsidRDefault="007644B8" w:rsidP="00DE3FF8">
      <w:pPr>
        <w:pStyle w:val="Ttulo4"/>
        <w:numPr>
          <w:ilvl w:val="0"/>
          <w:numId w:val="15"/>
        </w:numPr>
      </w:pPr>
      <w:commentRangeStart w:id="17"/>
      <w:commentRangeStart w:id="18"/>
      <w:r w:rsidRPr="00B9289B">
        <w:t xml:space="preserve">Delft3D </w:t>
      </w:r>
      <w:commentRangeEnd w:id="17"/>
      <w:r w:rsidR="00026F9E" w:rsidRPr="00B9289B">
        <w:rPr>
          <w:rStyle w:val="Refdecomentario"/>
          <w:rFonts w:eastAsiaTheme="minorHAnsi"/>
          <w:b w:val="0"/>
          <w:iCs w:val="0"/>
        </w:rPr>
        <w:commentReference w:id="17"/>
      </w:r>
      <w:commentRangeEnd w:id="18"/>
      <w:r w:rsidR="008A34E4" w:rsidRPr="00B9289B">
        <w:rPr>
          <w:rStyle w:val="Refdecomentario"/>
          <w:rFonts w:eastAsiaTheme="minorHAnsi"/>
          <w:b w:val="0"/>
          <w:iCs w:val="0"/>
        </w:rPr>
        <w:commentReference w:id="18"/>
      </w:r>
      <w:r w:rsidR="000138B8" w:rsidRPr="00B9289B">
        <w:rPr>
          <w:rStyle w:val="Refdenotaalpie"/>
        </w:rPr>
        <w:footnoteReference w:id="1"/>
      </w:r>
    </w:p>
    <w:p w14:paraId="03685451" w14:textId="727914C1" w:rsidR="007644B8" w:rsidRPr="003A44D8" w:rsidRDefault="007644B8" w:rsidP="00DE3FF8">
      <w:pPr>
        <w:pStyle w:val="NormalWeb"/>
        <w:rPr>
          <w:rFonts w:ascii="Arial" w:hAnsi="Arial" w:cs="Arial"/>
        </w:rPr>
      </w:pPr>
      <w:r w:rsidRPr="003A44D8">
        <w:rPr>
          <w:rFonts w:ascii="Arial" w:hAnsi="Arial" w:cs="Arial"/>
        </w:rPr>
        <w:t xml:space="preserve">Delft3D es un sistema integrado de modelado numérico desarrollado por </w:t>
      </w:r>
      <w:proofErr w:type="spellStart"/>
      <w:r w:rsidRPr="003A44D8">
        <w:rPr>
          <w:rFonts w:ascii="Arial" w:hAnsi="Arial" w:cs="Arial"/>
        </w:rPr>
        <w:t>Deltares</w:t>
      </w:r>
      <w:proofErr w:type="spellEnd"/>
      <w:r w:rsidRPr="003A44D8">
        <w:rPr>
          <w:rFonts w:ascii="Arial" w:hAnsi="Arial" w:cs="Arial"/>
        </w:rPr>
        <w:t>, una institución de investigación y consultoría c</w:t>
      </w:r>
      <w:r w:rsidR="009C5BA6" w:rsidRPr="003A44D8">
        <w:rPr>
          <w:rFonts w:ascii="Arial" w:hAnsi="Arial" w:cs="Arial"/>
        </w:rPr>
        <w:t xml:space="preserve">on sede en los Países Bajos. Según </w:t>
      </w:r>
      <w:r w:rsidR="009C5BA6" w:rsidRPr="003A44D8">
        <w:rPr>
          <w:rFonts w:ascii="Arial" w:hAnsi="Arial" w:cs="Arial"/>
        </w:rPr>
        <w:fldChar w:fldCharType="begin"/>
      </w:r>
      <w:r w:rsidR="00344D59">
        <w:rPr>
          <w:rFonts w:ascii="Arial" w:hAnsi="Arial" w:cs="Arial"/>
        </w:rPr>
        <w:instrText xml:space="preserve"> ADDIN ZOTERO_ITEM CSL_CITATION {"citationID":"Q9vQwmxT","properties":{"formattedCitation":"(Meza Sandoval &amp; Valverde Llanos, s.\\uc0\\u160{}f.)","plainCitation":"(Meza Sandoval &amp; Valverde Llanos, s. f.)","noteIndex":0},"citationItems":[{"id":"MxmvkxFH/YWQQHe2S","uris":["http://zotero.org/users/13351438/items/GPP5SIYY"],"itemData":{"id":137,"type":"article-journal","note":"publisher: Universidad Peruana de Ciencias Aplicadas (UPC)","title":"Propuesta de diseño de rompeolas como protección de la costa contra la erosión por efecto del oleaje en la playa La Herradura","author":[{"family":"Meza Sandoval","given":"Juan José"},{"family":"Valverde Llanos","given":"Alexander Eduardo"}]}}],"schema":"https://github.com/citation-style-language/schema/raw/master/csl-citation.json"} </w:instrText>
      </w:r>
      <w:r w:rsidR="009C5BA6" w:rsidRPr="003A44D8">
        <w:rPr>
          <w:rFonts w:ascii="Arial" w:hAnsi="Arial" w:cs="Arial"/>
        </w:rPr>
        <w:fldChar w:fldCharType="separate"/>
      </w:r>
      <w:r w:rsidR="009C5BA6" w:rsidRPr="003A44D8">
        <w:rPr>
          <w:rFonts w:ascii="Arial" w:hAnsi="Arial" w:cs="Arial"/>
        </w:rPr>
        <w:t>(Meza Sandoval &amp; Valverde Llanos, s. f.)</w:t>
      </w:r>
      <w:r w:rsidR="009C5BA6" w:rsidRPr="003A44D8">
        <w:rPr>
          <w:rFonts w:ascii="Arial" w:hAnsi="Arial" w:cs="Arial"/>
        </w:rPr>
        <w:fldChar w:fldCharType="end"/>
      </w:r>
      <w:r w:rsidR="009C5BA6" w:rsidRPr="003A44D8">
        <w:rPr>
          <w:rFonts w:ascii="Arial" w:hAnsi="Arial" w:cs="Arial"/>
        </w:rPr>
        <w:t xml:space="preserve"> </w:t>
      </w:r>
      <w:r w:rsidR="00EE1DA6" w:rsidRPr="003A44D8">
        <w:rPr>
          <w:rFonts w:ascii="Arial" w:hAnsi="Arial" w:cs="Arial"/>
        </w:rPr>
        <w:t>Es</w:t>
      </w:r>
      <w:r w:rsidR="009C5BA6" w:rsidRPr="003A44D8">
        <w:rPr>
          <w:rFonts w:ascii="Arial" w:hAnsi="Arial" w:cs="Arial"/>
        </w:rPr>
        <w:t xml:space="preserve"> un </w:t>
      </w:r>
      <w:r w:rsidRPr="003A44D8">
        <w:rPr>
          <w:rFonts w:ascii="Arial" w:hAnsi="Arial" w:cs="Arial"/>
        </w:rPr>
        <w:t>software</w:t>
      </w:r>
      <w:r w:rsidR="009C5BA6" w:rsidRPr="003A44D8">
        <w:rPr>
          <w:rFonts w:ascii="Arial" w:hAnsi="Arial" w:cs="Arial"/>
        </w:rPr>
        <w:t xml:space="preserve"> de código abierto el cual permite realizar estudios de hidrodinámica, transporte de sedimentos, morfología y calidad de agua para ambientes fluviales, de estuarios y costeros. </w:t>
      </w:r>
    </w:p>
    <w:p w14:paraId="54776CCF" w14:textId="77777777" w:rsidR="007644B8" w:rsidRPr="003A44D8" w:rsidRDefault="007644B8" w:rsidP="00DE3FF8">
      <w:pPr>
        <w:pStyle w:val="NormalWeb"/>
        <w:rPr>
          <w:rFonts w:ascii="Arial" w:hAnsi="Arial" w:cs="Arial"/>
        </w:rPr>
      </w:pPr>
      <w:r w:rsidRPr="003A44D8">
        <w:rPr>
          <w:rFonts w:ascii="Arial" w:hAnsi="Arial" w:cs="Arial"/>
        </w:rPr>
        <w:t>Ventajas</w:t>
      </w:r>
    </w:p>
    <w:p w14:paraId="049622AF" w14:textId="77777777" w:rsidR="00D77B23" w:rsidRPr="003A44D8" w:rsidRDefault="00C87516" w:rsidP="00DE3FF8">
      <w:pPr>
        <w:pStyle w:val="NormalWeb"/>
        <w:numPr>
          <w:ilvl w:val="0"/>
          <w:numId w:val="2"/>
        </w:numPr>
        <w:rPr>
          <w:rFonts w:ascii="Arial" w:hAnsi="Arial" w:cs="Arial"/>
        </w:rPr>
      </w:pPr>
      <w:r w:rsidRPr="003A44D8">
        <w:rPr>
          <w:rFonts w:ascii="Arial" w:hAnsi="Arial" w:cs="Arial"/>
        </w:rPr>
        <w:t>Se puede instalar en los sistemas operativos Windows, Linux</w:t>
      </w:r>
      <w:r w:rsidR="00D77B23" w:rsidRPr="003A44D8">
        <w:rPr>
          <w:rFonts w:ascii="Arial" w:hAnsi="Arial" w:cs="Arial"/>
        </w:rPr>
        <w:t xml:space="preserve"> y </w:t>
      </w:r>
      <w:proofErr w:type="spellStart"/>
      <w:r w:rsidR="00D77B23" w:rsidRPr="003A44D8">
        <w:rPr>
          <w:rFonts w:ascii="Arial" w:hAnsi="Arial" w:cs="Arial"/>
        </w:rPr>
        <w:t>MAcOS</w:t>
      </w:r>
      <w:proofErr w:type="spellEnd"/>
      <w:r w:rsidR="00D77B23" w:rsidRPr="003A44D8">
        <w:rPr>
          <w:rFonts w:ascii="Arial" w:hAnsi="Arial" w:cs="Arial"/>
        </w:rPr>
        <w:t>.</w:t>
      </w:r>
    </w:p>
    <w:p w14:paraId="0EBD531E" w14:textId="7A321CB7" w:rsidR="009B40DF" w:rsidRPr="003A44D8" w:rsidRDefault="00C87516" w:rsidP="00DE3FF8">
      <w:pPr>
        <w:pStyle w:val="NormalWeb"/>
        <w:numPr>
          <w:ilvl w:val="0"/>
          <w:numId w:val="2"/>
        </w:numPr>
        <w:rPr>
          <w:rFonts w:ascii="Arial" w:hAnsi="Arial" w:cs="Arial"/>
        </w:rPr>
      </w:pPr>
      <w:r w:rsidRPr="003A44D8">
        <w:rPr>
          <w:rFonts w:ascii="Arial" w:hAnsi="Arial" w:cs="Arial"/>
        </w:rPr>
        <w:t xml:space="preserve">En cuanto a la seguridad es un software de código abierto, </w:t>
      </w:r>
      <w:r w:rsidR="009B40DF" w:rsidRPr="003A44D8">
        <w:rPr>
          <w:rFonts w:ascii="Arial" w:hAnsi="Arial" w:cs="Arial"/>
        </w:rPr>
        <w:t xml:space="preserve">lo cual permite que se pueda modificar y </w:t>
      </w:r>
      <w:r w:rsidR="00CD4604" w:rsidRPr="003A44D8">
        <w:rPr>
          <w:rFonts w:ascii="Arial" w:hAnsi="Arial" w:cs="Arial"/>
        </w:rPr>
        <w:t>adaptar las</w:t>
      </w:r>
      <w:r w:rsidR="009B40DF" w:rsidRPr="003A44D8">
        <w:rPr>
          <w:rFonts w:ascii="Arial" w:hAnsi="Arial" w:cs="Arial"/>
        </w:rPr>
        <w:t xml:space="preserve"> </w:t>
      </w:r>
      <w:r w:rsidR="00CD4604" w:rsidRPr="003A44D8">
        <w:rPr>
          <w:rFonts w:ascii="Arial" w:hAnsi="Arial" w:cs="Arial"/>
        </w:rPr>
        <w:t>necesidades específicas</w:t>
      </w:r>
      <w:r w:rsidR="009B40DF" w:rsidRPr="003A44D8">
        <w:rPr>
          <w:rFonts w:ascii="Arial" w:hAnsi="Arial" w:cs="Arial"/>
        </w:rPr>
        <w:t xml:space="preserve"> del usuario</w:t>
      </w:r>
    </w:p>
    <w:p w14:paraId="102A5A94" w14:textId="77777777" w:rsidR="00D77B23" w:rsidRPr="003A44D8" w:rsidRDefault="00C87516" w:rsidP="00DE3FF8">
      <w:pPr>
        <w:pStyle w:val="NormalWeb"/>
        <w:numPr>
          <w:ilvl w:val="0"/>
          <w:numId w:val="2"/>
        </w:numPr>
        <w:rPr>
          <w:rFonts w:ascii="Arial" w:hAnsi="Arial" w:cs="Arial"/>
        </w:rPr>
      </w:pPr>
      <w:proofErr w:type="spellStart"/>
      <w:r w:rsidRPr="003A44D8">
        <w:rPr>
          <w:rFonts w:ascii="Arial" w:hAnsi="Arial" w:cs="Arial"/>
        </w:rPr>
        <w:t>Deltares</w:t>
      </w:r>
      <w:proofErr w:type="spellEnd"/>
      <w:r w:rsidRPr="003A44D8">
        <w:rPr>
          <w:rFonts w:ascii="Arial" w:hAnsi="Arial" w:cs="Arial"/>
        </w:rPr>
        <w:t xml:space="preserve"> proporciona soporte técnico y actualizaciones regulares pa</w:t>
      </w:r>
      <w:r w:rsidR="002F5F77" w:rsidRPr="003A44D8">
        <w:rPr>
          <w:rFonts w:ascii="Arial" w:hAnsi="Arial" w:cs="Arial"/>
        </w:rPr>
        <w:t xml:space="preserve">ra garantizar su funcionamiento; cuenta con una comunidad activa de usuarios </w:t>
      </w:r>
    </w:p>
    <w:p w14:paraId="43E1877A" w14:textId="77777777" w:rsidR="007644B8" w:rsidRPr="003A44D8" w:rsidRDefault="00D77B23" w:rsidP="00DE3FF8">
      <w:pPr>
        <w:pStyle w:val="NormalWeb"/>
        <w:numPr>
          <w:ilvl w:val="0"/>
          <w:numId w:val="2"/>
        </w:numPr>
        <w:rPr>
          <w:rFonts w:ascii="Arial" w:hAnsi="Arial" w:cs="Arial"/>
        </w:rPr>
      </w:pPr>
      <w:r w:rsidRPr="003A44D8">
        <w:rPr>
          <w:rFonts w:ascii="Arial" w:hAnsi="Arial" w:cs="Arial"/>
        </w:rPr>
        <w:t>Amplia Documentación</w:t>
      </w:r>
    </w:p>
    <w:p w14:paraId="3E173780" w14:textId="77777777" w:rsidR="009B40DF" w:rsidRPr="003A44D8" w:rsidRDefault="009B40DF" w:rsidP="00DE3FF8">
      <w:pPr>
        <w:pStyle w:val="NormalWeb"/>
        <w:numPr>
          <w:ilvl w:val="0"/>
          <w:numId w:val="2"/>
        </w:numPr>
        <w:rPr>
          <w:rFonts w:ascii="Arial" w:hAnsi="Arial" w:cs="Arial"/>
        </w:rPr>
      </w:pPr>
      <w:r w:rsidRPr="003A44D8">
        <w:rPr>
          <w:rFonts w:ascii="Arial" w:hAnsi="Arial" w:cs="Arial"/>
        </w:rPr>
        <w:t>Es una herramienta precisa y confiable para la predicción del sistema costero.</w:t>
      </w:r>
    </w:p>
    <w:p w14:paraId="1BB8FDB9" w14:textId="77777777" w:rsidR="007644B8" w:rsidRPr="003A44D8" w:rsidRDefault="007644B8" w:rsidP="00DE3FF8">
      <w:pPr>
        <w:pStyle w:val="NormalWeb"/>
        <w:rPr>
          <w:rFonts w:ascii="Arial" w:hAnsi="Arial" w:cs="Arial"/>
        </w:rPr>
      </w:pPr>
      <w:r w:rsidRPr="003A44D8">
        <w:rPr>
          <w:rFonts w:ascii="Arial" w:hAnsi="Arial" w:cs="Arial"/>
        </w:rPr>
        <w:t>Desventajas</w:t>
      </w:r>
    </w:p>
    <w:p w14:paraId="22EA5BFB" w14:textId="50942569" w:rsidR="00204095" w:rsidRPr="003A44D8" w:rsidRDefault="00026F9E" w:rsidP="00DE3FF8">
      <w:pPr>
        <w:pStyle w:val="NormalWeb"/>
        <w:numPr>
          <w:ilvl w:val="0"/>
          <w:numId w:val="5"/>
        </w:numPr>
        <w:rPr>
          <w:rFonts w:ascii="Arial" w:hAnsi="Arial" w:cs="Arial"/>
        </w:rPr>
      </w:pPr>
      <w:r>
        <w:rPr>
          <w:rFonts w:ascii="Arial" w:hAnsi="Arial" w:cs="Arial"/>
        </w:rPr>
        <w:t>Requiere</w:t>
      </w:r>
      <w:r w:rsidR="009B40DF" w:rsidRPr="003A44D8">
        <w:rPr>
          <w:rFonts w:ascii="Arial" w:hAnsi="Arial" w:cs="Arial"/>
        </w:rPr>
        <w:t xml:space="preserve"> un alto nivel de conocimiento y experiencia para usarla de manera efectiva.</w:t>
      </w:r>
    </w:p>
    <w:p w14:paraId="13D76163" w14:textId="77777777" w:rsidR="009B40DF" w:rsidRPr="003A44D8" w:rsidRDefault="009B40DF" w:rsidP="00DE3FF8">
      <w:pPr>
        <w:pStyle w:val="NormalWeb"/>
        <w:numPr>
          <w:ilvl w:val="0"/>
          <w:numId w:val="5"/>
        </w:numPr>
        <w:rPr>
          <w:rFonts w:ascii="Arial" w:hAnsi="Arial" w:cs="Arial"/>
        </w:rPr>
      </w:pPr>
      <w:r w:rsidRPr="003A44D8">
        <w:rPr>
          <w:rFonts w:ascii="Arial" w:hAnsi="Arial" w:cs="Arial"/>
        </w:rPr>
        <w:t>Tiene un carácter comercial por lo cual puede ser costosa para algunas organizaciones.</w:t>
      </w:r>
    </w:p>
    <w:p w14:paraId="48BFC517" w14:textId="77777777" w:rsidR="009B40DF" w:rsidRPr="00B01E9A" w:rsidRDefault="009B40DF" w:rsidP="00DE3FF8">
      <w:pPr>
        <w:pStyle w:val="NormalWeb"/>
        <w:numPr>
          <w:ilvl w:val="0"/>
          <w:numId w:val="5"/>
        </w:numPr>
      </w:pPr>
      <w:r w:rsidRPr="003A44D8">
        <w:rPr>
          <w:rFonts w:ascii="Arial" w:hAnsi="Arial" w:cs="Arial"/>
        </w:rPr>
        <w:t xml:space="preserve">Cuenta con servicio </w:t>
      </w:r>
      <w:proofErr w:type="gramStart"/>
      <w:r w:rsidRPr="003A44D8">
        <w:rPr>
          <w:rFonts w:ascii="Arial" w:hAnsi="Arial" w:cs="Arial"/>
        </w:rPr>
        <w:t>web</w:t>
      </w:r>
      <w:proofErr w:type="gramEnd"/>
      <w:r w:rsidRPr="003A44D8">
        <w:rPr>
          <w:rFonts w:ascii="Arial" w:hAnsi="Arial" w:cs="Arial"/>
        </w:rPr>
        <w:t xml:space="preserve"> pero no ofrece todas las funcionalidades que su versión de escritorio.</w:t>
      </w:r>
    </w:p>
    <w:p w14:paraId="7FF8F10C" w14:textId="218F2C71" w:rsidR="00A54CEB" w:rsidRPr="00B9289B" w:rsidRDefault="00A54CEB" w:rsidP="00DE3FF8">
      <w:pPr>
        <w:pStyle w:val="Ttulo4"/>
      </w:pPr>
      <w:commentRangeStart w:id="19"/>
      <w:commentRangeStart w:id="20"/>
      <w:r w:rsidRPr="00B9289B">
        <w:lastRenderedPageBreak/>
        <w:t>Mike 21</w:t>
      </w:r>
      <w:r w:rsidR="000138B8" w:rsidRPr="00B9289B">
        <w:t xml:space="preserve"> </w:t>
      </w:r>
      <w:r w:rsidR="000138B8" w:rsidRPr="00B9289B">
        <w:rPr>
          <w:rStyle w:val="Refdenotaalpie"/>
        </w:rPr>
        <w:footnoteReference w:id="2"/>
      </w:r>
    </w:p>
    <w:p w14:paraId="0C445691" w14:textId="6EEA4EAB" w:rsidR="00A54CEB" w:rsidRPr="003A44D8" w:rsidRDefault="00BE28A3" w:rsidP="00DE3FF8">
      <w:pPr>
        <w:pStyle w:val="NormalWeb"/>
        <w:rPr>
          <w:rFonts w:ascii="Arial" w:hAnsi="Arial" w:cs="Arial"/>
        </w:rPr>
      </w:pPr>
      <w:r w:rsidRPr="003A44D8">
        <w:rPr>
          <w:rFonts w:ascii="Arial" w:hAnsi="Arial" w:cs="Arial"/>
        </w:rPr>
        <w:t>Mike 21 es un software</w:t>
      </w:r>
      <w:r w:rsidR="00C8036D" w:rsidRPr="003A44D8">
        <w:rPr>
          <w:rFonts w:ascii="Arial" w:hAnsi="Arial" w:cs="Arial"/>
        </w:rPr>
        <w:t xml:space="preserve"> creado por la empresa DHI de Dinamarca</w:t>
      </w:r>
      <w:r w:rsidR="00DB6558" w:rsidRPr="003A44D8">
        <w:rPr>
          <w:rFonts w:ascii="Arial" w:hAnsi="Arial" w:cs="Arial"/>
        </w:rPr>
        <w:t xml:space="preserve"> </w:t>
      </w:r>
      <w:r w:rsidR="00DB6558" w:rsidRPr="003A44D8">
        <w:rPr>
          <w:rFonts w:ascii="Arial" w:hAnsi="Arial" w:cs="Arial"/>
        </w:rPr>
        <w:fldChar w:fldCharType="begin"/>
      </w:r>
      <w:r w:rsidR="00344D59">
        <w:rPr>
          <w:rFonts w:ascii="Arial" w:hAnsi="Arial" w:cs="Arial"/>
        </w:rPr>
        <w:instrText xml:space="preserve"> ADDIN ZOTERO_ITEM CSL_CITATION {"citationID":"6ThTbo6d","properties":{"formattedCitation":"({\\i{}MIKE 21/3 Sand Transport}, s.\\uc0\\u160{}f.)","plainCitation":"(MIKE 21/3 Sand Transport, s. f.)","noteIndex":0},"citationItems":[{"id":"MxmvkxFH/OudKrJIM","uris":["http://zotero.org/users/13351438/items/PEWFQEPQ"],"itemData":{"id":114,"type":"webpage","abstract":"Assess the impact of sedimentation on port, offshore energy, dredging, and coastal engineering infrastructure with MIKE 21/3 Sand Transport.","language":"en","title":"MIKE 21/3 Sand Transport","URL":"https://www.mikepoweredbydhi.com/products/mike-21/Sediments/sand-transport","accessed":{"date-parts":[["2024",2,7]]}}}],"schema":"https://github.com/citation-style-language/schema/raw/master/csl-citation.json"} </w:instrText>
      </w:r>
      <w:r w:rsidR="00DB6558" w:rsidRPr="003A44D8">
        <w:rPr>
          <w:rFonts w:ascii="Arial" w:hAnsi="Arial" w:cs="Arial"/>
        </w:rPr>
        <w:fldChar w:fldCharType="separate"/>
      </w:r>
      <w:r w:rsidR="00DB6558" w:rsidRPr="003A44D8">
        <w:rPr>
          <w:rFonts w:ascii="Arial" w:hAnsi="Arial" w:cs="Arial"/>
        </w:rPr>
        <w:t>(</w:t>
      </w:r>
      <w:r w:rsidR="00DB6558" w:rsidRPr="003A44D8">
        <w:rPr>
          <w:rFonts w:ascii="Arial" w:hAnsi="Arial" w:cs="Arial"/>
          <w:i/>
          <w:iCs/>
        </w:rPr>
        <w:t>MIKE 21/3 Sand Transport</w:t>
      </w:r>
      <w:r w:rsidR="00DB6558" w:rsidRPr="003A44D8">
        <w:rPr>
          <w:rFonts w:ascii="Arial" w:hAnsi="Arial" w:cs="Arial"/>
        </w:rPr>
        <w:t>, s. f.)</w:t>
      </w:r>
      <w:r w:rsidR="00DB6558" w:rsidRPr="003A44D8">
        <w:rPr>
          <w:rFonts w:ascii="Arial" w:hAnsi="Arial" w:cs="Arial"/>
        </w:rPr>
        <w:fldChar w:fldCharType="end"/>
      </w:r>
      <w:r w:rsidR="00DB6558" w:rsidRPr="003A44D8">
        <w:rPr>
          <w:rFonts w:ascii="Arial" w:hAnsi="Arial" w:cs="Arial"/>
        </w:rPr>
        <w:t xml:space="preserve"> </w:t>
      </w:r>
      <w:r w:rsidR="00C8036D" w:rsidRPr="003A44D8">
        <w:rPr>
          <w:rFonts w:ascii="Arial" w:hAnsi="Arial" w:cs="Arial"/>
        </w:rPr>
        <w:t xml:space="preserve">, </w:t>
      </w:r>
      <w:r w:rsidR="00C8036D" w:rsidRPr="003A44D8">
        <w:rPr>
          <w:rFonts w:ascii="Arial" w:hAnsi="Arial" w:cs="Arial"/>
          <w:color w:val="1F1F1F"/>
        </w:rPr>
        <w:t xml:space="preserve">diseñado específicamente para </w:t>
      </w:r>
      <w:r w:rsidR="00C8036D" w:rsidRPr="003A44D8">
        <w:rPr>
          <w:rStyle w:val="Textoennegrita"/>
          <w:rFonts w:ascii="Arial" w:hAnsi="Arial" w:cs="Arial"/>
          <w:b w:val="0"/>
          <w:color w:val="1F1F1F"/>
        </w:rPr>
        <w:t>el modelado ambiental</w:t>
      </w:r>
      <w:r w:rsidR="00C8036D" w:rsidRPr="003A44D8">
        <w:rPr>
          <w:rFonts w:ascii="Arial" w:hAnsi="Arial" w:cs="Arial"/>
          <w:color w:val="1F1F1F"/>
        </w:rPr>
        <w:t xml:space="preserve">. Simula diversos aspectos </w:t>
      </w:r>
      <w:commentRangeEnd w:id="19"/>
      <w:r w:rsidR="00026F9E">
        <w:rPr>
          <w:rStyle w:val="Refdecomentario"/>
          <w:rFonts w:ascii="Arial" w:eastAsiaTheme="minorHAnsi" w:hAnsi="Arial" w:cs="Arial"/>
          <w:lang w:eastAsia="en-US"/>
        </w:rPr>
        <w:commentReference w:id="19"/>
      </w:r>
      <w:commentRangeEnd w:id="20"/>
      <w:r w:rsidR="0090456B">
        <w:rPr>
          <w:rStyle w:val="Refdecomentario"/>
          <w:rFonts w:ascii="Arial" w:eastAsiaTheme="minorHAnsi" w:hAnsi="Arial" w:cs="Arial"/>
          <w:lang w:eastAsia="en-US"/>
        </w:rPr>
        <w:commentReference w:id="20"/>
      </w:r>
      <w:r w:rsidR="00C8036D" w:rsidRPr="003A44D8">
        <w:rPr>
          <w:rFonts w:ascii="Arial" w:hAnsi="Arial" w:cs="Arial"/>
          <w:color w:val="1F1F1F"/>
        </w:rPr>
        <w:t>de los entornos acuáticos en dos dimensiones (2D).</w:t>
      </w:r>
      <w:r w:rsidRPr="003A44D8">
        <w:rPr>
          <w:rFonts w:ascii="Arial" w:hAnsi="Arial" w:cs="Arial"/>
        </w:rPr>
        <w:t xml:space="preserve">  </w:t>
      </w:r>
      <w:r w:rsidR="00A54CEB" w:rsidRPr="003A44D8">
        <w:rPr>
          <w:rFonts w:ascii="Arial" w:hAnsi="Arial" w:cs="Arial"/>
        </w:rPr>
        <w:t>Según</w:t>
      </w:r>
      <w:r w:rsidR="00A54CEB" w:rsidRPr="003A44D8">
        <w:rPr>
          <w:rFonts w:ascii="Arial" w:hAnsi="Arial" w:cs="Arial"/>
          <w:b/>
        </w:rPr>
        <w:t xml:space="preserve"> </w:t>
      </w:r>
      <w:r w:rsidR="00A54CEB" w:rsidRPr="003A44D8">
        <w:rPr>
          <w:rFonts w:ascii="Arial" w:hAnsi="Arial" w:cs="Arial"/>
          <w:b/>
        </w:rPr>
        <w:fldChar w:fldCharType="begin"/>
      </w:r>
      <w:r w:rsidR="00344D59">
        <w:rPr>
          <w:rFonts w:ascii="Arial" w:hAnsi="Arial" w:cs="Arial"/>
          <w:b/>
        </w:rPr>
        <w:instrText xml:space="preserve"> ADDIN ZOTERO_ITEM CSL_CITATION {"citationID":"JfCk84IW","properties":{"formattedCitation":"(Briones Montoya et\\uc0\\u160{}al., 2020)","plainCitation":"(Briones Montoya et al., 2020)","noteIndex":0},"citationItems":[{"id":"MxmvkxFH/N73sAwRB","uris":["http://zotero.org/users/13351438/items/P4ZU6L4R"],"itemData":{"id":138,"type":"thesis","publisher":"ESPOL. FIMCM","title":"Evaluación de alternativas para la protección costera frente a procesos erosivos utilizando MIKE 21. Caso de estudio: Libertador Bolívar","author":[{"family":"Briones Montoya","given":"Verenice Melissa"},{"family":"Lynch Santillán","given":"Johanna Elizabeth"},{"family":"Saltos Andrade","given":"Iván Marcelo"}],"issued":{"date-parts":[["2020"]]}}}],"schema":"https://github.com/citation-style-language/schema/raw/master/csl-citation.json"} </w:instrText>
      </w:r>
      <w:r w:rsidR="00A54CEB" w:rsidRPr="003A44D8">
        <w:rPr>
          <w:rFonts w:ascii="Arial" w:hAnsi="Arial" w:cs="Arial"/>
          <w:b/>
        </w:rPr>
        <w:fldChar w:fldCharType="separate"/>
      </w:r>
      <w:r w:rsidR="00A54CEB" w:rsidRPr="003A44D8">
        <w:rPr>
          <w:rFonts w:ascii="Arial" w:hAnsi="Arial" w:cs="Arial"/>
        </w:rPr>
        <w:t>(Briones Montoya et al., 2020)</w:t>
      </w:r>
      <w:r w:rsidR="00A54CEB" w:rsidRPr="003A44D8">
        <w:rPr>
          <w:rFonts w:ascii="Arial" w:hAnsi="Arial" w:cs="Arial"/>
          <w:b/>
        </w:rPr>
        <w:fldChar w:fldCharType="end"/>
      </w:r>
      <w:r w:rsidR="00A54CEB" w:rsidRPr="003A44D8">
        <w:rPr>
          <w:rFonts w:ascii="Arial" w:hAnsi="Arial" w:cs="Arial"/>
        </w:rPr>
        <w:t xml:space="preserve"> se caracteriza por tener alta confiabilidad, calidad y versatilidad en la simulación de los modelos que se pueden generar, estos modelos en 2D nos permiten determinar la hidrodinámica, olas, dinámica de sedimentos, calidad de agua y ecología de un determinado sistema ya sea un río, estuario, marisma o una zona costera</w:t>
      </w:r>
      <w:r w:rsidR="00DB6558" w:rsidRPr="003A44D8">
        <w:rPr>
          <w:rFonts w:ascii="Arial" w:hAnsi="Arial" w:cs="Arial"/>
        </w:rPr>
        <w:t>.</w:t>
      </w:r>
    </w:p>
    <w:p w14:paraId="34B9C03C" w14:textId="77777777" w:rsidR="00DB6558" w:rsidRPr="003A44D8" w:rsidRDefault="00DB6558" w:rsidP="00DE3FF8">
      <w:pPr>
        <w:pStyle w:val="NormalWeb"/>
        <w:rPr>
          <w:rFonts w:ascii="Arial" w:hAnsi="Arial" w:cs="Arial"/>
        </w:rPr>
      </w:pPr>
      <w:r w:rsidRPr="003A44D8">
        <w:rPr>
          <w:rFonts w:ascii="Arial" w:hAnsi="Arial" w:cs="Arial"/>
        </w:rPr>
        <w:t>Ventajas</w:t>
      </w:r>
    </w:p>
    <w:p w14:paraId="5510832E" w14:textId="185E40E5" w:rsidR="00DB6558" w:rsidRPr="003A44D8" w:rsidRDefault="00DB6558" w:rsidP="00DE3FF8">
      <w:pPr>
        <w:pStyle w:val="NormalWeb"/>
        <w:numPr>
          <w:ilvl w:val="0"/>
          <w:numId w:val="6"/>
        </w:numPr>
        <w:rPr>
          <w:rFonts w:ascii="Arial" w:hAnsi="Arial" w:cs="Arial"/>
        </w:rPr>
      </w:pPr>
      <w:r w:rsidRPr="003A44D8">
        <w:rPr>
          <w:rFonts w:ascii="Arial" w:hAnsi="Arial" w:cs="Arial"/>
        </w:rPr>
        <w:t xml:space="preserve">MIKE 21 tiene </w:t>
      </w:r>
      <w:r w:rsidR="00026F9E" w:rsidRPr="003A44D8">
        <w:rPr>
          <w:rFonts w:ascii="Arial" w:hAnsi="Arial" w:cs="Arial"/>
        </w:rPr>
        <w:t>buena precisión</w:t>
      </w:r>
      <w:r w:rsidRPr="003A44D8">
        <w:rPr>
          <w:rFonts w:ascii="Arial" w:hAnsi="Arial" w:cs="Arial"/>
        </w:rPr>
        <w:t xml:space="preserve"> en la simulación del flujo del agua</w:t>
      </w:r>
      <w:r w:rsidR="00CF4BE3" w:rsidRPr="003A44D8">
        <w:rPr>
          <w:rFonts w:ascii="Arial" w:hAnsi="Arial" w:cs="Arial"/>
        </w:rPr>
        <w:t>, para ello emplea una serie de ecuaciones física que representa con precisión de procesos físicos.</w:t>
      </w:r>
    </w:p>
    <w:p w14:paraId="75855D31" w14:textId="77777777" w:rsidR="00CF4BE3" w:rsidRPr="003A44D8" w:rsidRDefault="00CF4BE3" w:rsidP="00DE3FF8">
      <w:pPr>
        <w:pStyle w:val="NormalWeb"/>
        <w:numPr>
          <w:ilvl w:val="0"/>
          <w:numId w:val="6"/>
        </w:numPr>
        <w:rPr>
          <w:rFonts w:ascii="Arial" w:hAnsi="Arial" w:cs="Arial"/>
        </w:rPr>
      </w:pPr>
      <w:r w:rsidRPr="003A44D8">
        <w:rPr>
          <w:rFonts w:ascii="Arial" w:hAnsi="Arial" w:cs="Arial"/>
        </w:rPr>
        <w:t xml:space="preserve">Es compatible con los sistemas operativos Windows, </w:t>
      </w:r>
      <w:proofErr w:type="spellStart"/>
      <w:r w:rsidRPr="003A44D8">
        <w:rPr>
          <w:rFonts w:ascii="Arial" w:hAnsi="Arial" w:cs="Arial"/>
        </w:rPr>
        <w:t>macOs</w:t>
      </w:r>
      <w:proofErr w:type="spellEnd"/>
      <w:r w:rsidRPr="003A44D8">
        <w:rPr>
          <w:rFonts w:ascii="Arial" w:hAnsi="Arial" w:cs="Arial"/>
        </w:rPr>
        <w:t xml:space="preserve"> </w:t>
      </w:r>
      <w:proofErr w:type="gramStart"/>
      <w:r w:rsidRPr="003A44D8">
        <w:rPr>
          <w:rFonts w:ascii="Arial" w:hAnsi="Arial" w:cs="Arial"/>
        </w:rPr>
        <w:t>y  Linux</w:t>
      </w:r>
      <w:proofErr w:type="gramEnd"/>
    </w:p>
    <w:p w14:paraId="185506B5" w14:textId="77777777" w:rsidR="000D487F" w:rsidRPr="003A44D8" w:rsidRDefault="00CF4BE3" w:rsidP="00DE3FF8">
      <w:pPr>
        <w:pStyle w:val="NormalWeb"/>
        <w:numPr>
          <w:ilvl w:val="0"/>
          <w:numId w:val="6"/>
        </w:numPr>
        <w:rPr>
          <w:rFonts w:ascii="Arial" w:hAnsi="Arial" w:cs="Arial"/>
        </w:rPr>
      </w:pPr>
      <w:r w:rsidRPr="003A44D8">
        <w:rPr>
          <w:rFonts w:ascii="Arial" w:hAnsi="Arial" w:cs="Arial"/>
        </w:rPr>
        <w:t>Tiene una interfaz gráfica de usuario que facilita su uso. Esto lo hace ideal para ingenieros y científicos que no son expertos en modelado hidrodinámico.</w:t>
      </w:r>
    </w:p>
    <w:p w14:paraId="10EF026F" w14:textId="77777777" w:rsidR="00DB6558" w:rsidRPr="003A44D8" w:rsidRDefault="00DB6558" w:rsidP="00DE3FF8">
      <w:pPr>
        <w:pStyle w:val="NormalWeb"/>
        <w:rPr>
          <w:rFonts w:ascii="Arial" w:hAnsi="Arial" w:cs="Arial"/>
        </w:rPr>
      </w:pPr>
      <w:r w:rsidRPr="003A44D8">
        <w:rPr>
          <w:rFonts w:ascii="Arial" w:hAnsi="Arial" w:cs="Arial"/>
        </w:rPr>
        <w:t>Desventajas</w:t>
      </w:r>
    </w:p>
    <w:p w14:paraId="3C3D0409" w14:textId="77777777" w:rsidR="000D487F" w:rsidRPr="003A44D8" w:rsidRDefault="000D487F" w:rsidP="00DE3FF8">
      <w:pPr>
        <w:pStyle w:val="Prrafodelista"/>
        <w:numPr>
          <w:ilvl w:val="0"/>
          <w:numId w:val="10"/>
        </w:numPr>
      </w:pPr>
      <w:commentRangeStart w:id="21"/>
      <w:r w:rsidRPr="003A44D8">
        <w:t xml:space="preserve">Es un software costoso. </w:t>
      </w:r>
      <w:commentRangeEnd w:id="21"/>
      <w:r w:rsidR="00026F9E">
        <w:rPr>
          <w:rStyle w:val="Refdecomentario"/>
        </w:rPr>
        <w:commentReference w:id="21"/>
      </w:r>
      <w:r w:rsidRPr="003A44D8">
        <w:t>Esto puede ser un obstáculo para su uso por parte de pequeñas empresas y organizaciones.</w:t>
      </w:r>
    </w:p>
    <w:p w14:paraId="0BD0B174" w14:textId="77777777" w:rsidR="000D487F" w:rsidRPr="003A44D8" w:rsidRDefault="000D487F" w:rsidP="00DE3FF8">
      <w:pPr>
        <w:pStyle w:val="Prrafodelista"/>
        <w:numPr>
          <w:ilvl w:val="0"/>
          <w:numId w:val="10"/>
        </w:numPr>
      </w:pPr>
      <w:r w:rsidRPr="003A44D8">
        <w:t>Requiere un ordenador potente para funcionar correctamente.</w:t>
      </w:r>
    </w:p>
    <w:p w14:paraId="60345CFF" w14:textId="77777777" w:rsidR="00155CA0" w:rsidRPr="003A44D8" w:rsidRDefault="00155CA0" w:rsidP="00DE3FF8"/>
    <w:p w14:paraId="53E082C5" w14:textId="787BF814" w:rsidR="000D487F" w:rsidRPr="00B9289B" w:rsidRDefault="000D487F" w:rsidP="00DE3FF8">
      <w:pPr>
        <w:pStyle w:val="Ttulo4"/>
      </w:pPr>
      <w:proofErr w:type="spellStart"/>
      <w:r w:rsidRPr="00B9289B">
        <w:t>XBeach</w:t>
      </w:r>
      <w:proofErr w:type="spellEnd"/>
      <w:r w:rsidRPr="00B9289B">
        <w:t xml:space="preserve"> </w:t>
      </w:r>
      <w:r w:rsidR="00650787" w:rsidRPr="00B9289B">
        <w:rPr>
          <w:rStyle w:val="Refdenotaalpie"/>
        </w:rPr>
        <w:footnoteReference w:id="3"/>
      </w:r>
    </w:p>
    <w:p w14:paraId="67059B20" w14:textId="77777777" w:rsidR="000D487F" w:rsidRPr="003A44D8" w:rsidRDefault="00155CA0" w:rsidP="00DE3FF8">
      <w:proofErr w:type="spellStart"/>
      <w:r w:rsidRPr="003A44D8">
        <w:t>XBeach</w:t>
      </w:r>
      <w:proofErr w:type="spellEnd"/>
      <w:r w:rsidRPr="003A44D8">
        <w:t xml:space="preserve"> es un modelo bidimensional para la propagación de las olas, las ondas largas y el flujo medio, el transporte de sedimentos y los cambios morfológicos de la zona cercana a la costa, las playas, las dunas y la barrera trasera durante las tormentas, Desarrollado por el  </w:t>
      </w:r>
      <w:hyperlink r:id="rId13" w:history="1">
        <w:r w:rsidRPr="003A44D8">
          <w:rPr>
            <w:rStyle w:val="Hipervnculo"/>
            <w:color w:val="auto"/>
            <w:u w:val="none"/>
          </w:rPr>
          <w:t>Cuerpo de Ingenieros del Ejército de los Estados Unidos</w:t>
        </w:r>
      </w:hyperlink>
      <w:r w:rsidRPr="003A44D8">
        <w:t>, el </w:t>
      </w:r>
      <w:proofErr w:type="spellStart"/>
      <w:r w:rsidR="00102814">
        <w:fldChar w:fldCharType="begin"/>
      </w:r>
      <w:r w:rsidR="00102814">
        <w:instrText xml:space="preserve"> HYPERLINK "https://www.rws.nl/" \t "_blank" </w:instrText>
      </w:r>
      <w:r w:rsidR="00102814">
        <w:fldChar w:fldCharType="separate"/>
      </w:r>
      <w:r w:rsidRPr="003A44D8">
        <w:rPr>
          <w:rStyle w:val="Hipervnculo"/>
          <w:color w:val="auto"/>
          <w:u w:val="none"/>
        </w:rPr>
        <w:t>Rijkswaterstaat</w:t>
      </w:r>
      <w:proofErr w:type="spellEnd"/>
      <w:r w:rsidR="00102814">
        <w:rPr>
          <w:rStyle w:val="Hipervnculo"/>
          <w:color w:val="auto"/>
          <w:u w:val="none"/>
        </w:rPr>
        <w:fldChar w:fldCharType="end"/>
      </w:r>
      <w:r w:rsidRPr="003A44D8">
        <w:t> y la </w:t>
      </w:r>
      <w:hyperlink r:id="rId14" w:tgtFrame="_blank" w:history="1">
        <w:r w:rsidRPr="003A44D8">
          <w:rPr>
            <w:rStyle w:val="Hipervnculo"/>
            <w:color w:val="auto"/>
            <w:u w:val="none"/>
          </w:rPr>
          <w:t>UE</w:t>
        </w:r>
      </w:hyperlink>
      <w:r w:rsidRPr="003A44D8">
        <w:t>, con el apoyo de un consorcio de </w:t>
      </w:r>
      <w:hyperlink r:id="rId15" w:history="1">
        <w:r w:rsidRPr="003A44D8">
          <w:rPr>
            <w:rStyle w:val="Hipervnculo"/>
            <w:color w:val="auto"/>
            <w:u w:val="none"/>
          </w:rPr>
          <w:t>UNESCO-IHE</w:t>
        </w:r>
      </w:hyperlink>
      <w:r w:rsidRPr="003A44D8">
        <w:t>, </w:t>
      </w:r>
      <w:proofErr w:type="spellStart"/>
      <w:r w:rsidR="00102814">
        <w:fldChar w:fldCharType="begin"/>
      </w:r>
      <w:r w:rsidR="00102814">
        <w:instrText xml:space="preserve"> HYPERLINK "https://www.deltares.nl/" </w:instrText>
      </w:r>
      <w:r w:rsidR="00102814">
        <w:fldChar w:fldCharType="separate"/>
      </w:r>
      <w:r w:rsidRPr="003A44D8">
        <w:rPr>
          <w:rStyle w:val="Hipervnculo"/>
          <w:color w:val="auto"/>
          <w:u w:val="none"/>
        </w:rPr>
        <w:t>Deltares</w:t>
      </w:r>
      <w:proofErr w:type="spellEnd"/>
      <w:r w:rsidR="00102814">
        <w:rPr>
          <w:rStyle w:val="Hipervnculo"/>
          <w:color w:val="auto"/>
          <w:u w:val="none"/>
        </w:rPr>
        <w:fldChar w:fldCharType="end"/>
      </w:r>
      <w:r w:rsidRPr="003A44D8">
        <w:t>, la </w:t>
      </w:r>
      <w:hyperlink r:id="rId16" w:history="1">
        <w:r w:rsidRPr="003A44D8">
          <w:rPr>
            <w:rStyle w:val="Hipervnculo"/>
            <w:color w:val="auto"/>
            <w:u w:val="none"/>
          </w:rPr>
          <w:t>Universidad Tecnológica de Delft</w:t>
        </w:r>
      </w:hyperlink>
      <w:r w:rsidRPr="003A44D8">
        <w:t> y la </w:t>
      </w:r>
      <w:hyperlink r:id="rId17" w:history="1">
        <w:r w:rsidRPr="003A44D8">
          <w:rPr>
            <w:rStyle w:val="Hipervnculo"/>
            <w:color w:val="auto"/>
            <w:u w:val="none"/>
          </w:rPr>
          <w:t>Universidad de Miami</w:t>
        </w:r>
      </w:hyperlink>
      <w:r w:rsidRPr="003A44D8">
        <w:t>.(</w:t>
      </w:r>
      <w:r w:rsidRPr="003A44D8">
        <w:rPr>
          <w:i/>
          <w:iCs/>
        </w:rPr>
        <w:t xml:space="preserve">Home - </w:t>
      </w:r>
      <w:proofErr w:type="spellStart"/>
      <w:r w:rsidRPr="003A44D8">
        <w:rPr>
          <w:i/>
          <w:iCs/>
        </w:rPr>
        <w:t>XBeach</w:t>
      </w:r>
      <w:proofErr w:type="spellEnd"/>
      <w:r w:rsidRPr="003A44D8">
        <w:rPr>
          <w:i/>
          <w:iCs/>
        </w:rPr>
        <w:t xml:space="preserve"> - Oss.Deltares.Nl</w:t>
      </w:r>
      <w:r w:rsidRPr="003A44D8">
        <w:t>, s. f.)</w:t>
      </w:r>
      <w:r w:rsidR="00142464">
        <w:t>.</w:t>
      </w:r>
    </w:p>
    <w:p w14:paraId="5D1D197A" w14:textId="77777777" w:rsidR="00155CA0" w:rsidRDefault="00155CA0" w:rsidP="00DE3FF8">
      <w:r w:rsidRPr="003A44D8">
        <w:t xml:space="preserve">Ventajas </w:t>
      </w:r>
    </w:p>
    <w:p w14:paraId="40674B04" w14:textId="77777777" w:rsidR="00142464" w:rsidRDefault="00142464" w:rsidP="00142464">
      <w:pPr>
        <w:pStyle w:val="Prrafodelista"/>
        <w:numPr>
          <w:ilvl w:val="0"/>
          <w:numId w:val="19"/>
        </w:numPr>
      </w:pPr>
      <w:r>
        <w:t>Es un software flexible que permite la simulación de una variedad de procesos físicos, incluyendo ecuaciones de agua superficial, flujo subterráneo, transporte de sedimentos, y más. Esto lo hace adecuado para una amplia gama de aplicaciones costeras y fluviales.</w:t>
      </w:r>
    </w:p>
    <w:p w14:paraId="55B5AF4B" w14:textId="77777777" w:rsidR="00142464" w:rsidRDefault="00142464" w:rsidP="00142464">
      <w:pPr>
        <w:pStyle w:val="Prrafodelista"/>
        <w:numPr>
          <w:ilvl w:val="0"/>
          <w:numId w:val="19"/>
        </w:numPr>
      </w:pPr>
      <w:r>
        <w:t>Ofrece múltiples modos de simulación, como estacionario, surf beat (no estacionario), y no hidrostático (resolución de olas), permitiendo adaptarse a diferentes escenarios y niveles de detalle.</w:t>
      </w:r>
    </w:p>
    <w:p w14:paraId="3612BE18" w14:textId="77777777" w:rsidR="00155CA0" w:rsidRPr="003A44D8" w:rsidRDefault="00142464" w:rsidP="00DE3FF8">
      <w:pPr>
        <w:pStyle w:val="Prrafodelista"/>
        <w:numPr>
          <w:ilvl w:val="0"/>
          <w:numId w:val="19"/>
        </w:numPr>
      </w:pPr>
      <w:r>
        <w:t>Incorpora la ecuación de advección-difusión para el transporte de sedimentos, junto con varios parámetros generales y formulaciones de transporte, lo que facilita la simulación de la erosión y deposición de sedimentos</w:t>
      </w:r>
    </w:p>
    <w:p w14:paraId="08135D23" w14:textId="77777777" w:rsidR="00155CA0" w:rsidRDefault="00155CA0" w:rsidP="00DE3FF8">
      <w:r w:rsidRPr="003A44D8">
        <w:t>Desventajas</w:t>
      </w:r>
    </w:p>
    <w:p w14:paraId="69E8C6F4" w14:textId="77777777" w:rsidR="00142464" w:rsidRDefault="00142464" w:rsidP="00142464">
      <w:pPr>
        <w:pStyle w:val="Prrafodelista"/>
        <w:numPr>
          <w:ilvl w:val="0"/>
          <w:numId w:val="20"/>
        </w:numPr>
      </w:pPr>
      <w:r>
        <w:t xml:space="preserve">Debido a su amplio rango de funcionalidades, </w:t>
      </w:r>
      <w:proofErr w:type="spellStart"/>
      <w:r>
        <w:t>XBeach</w:t>
      </w:r>
      <w:proofErr w:type="spellEnd"/>
      <w:r>
        <w:t xml:space="preserve"> puede ser complejo de aprender y utilizar eficientemente, especialmente para usuarios nuevos o con experiencia limitada en modelado hidrológico y costero.</w:t>
      </w:r>
    </w:p>
    <w:p w14:paraId="0F80A42F" w14:textId="0ADA19B7" w:rsidR="00084212" w:rsidRPr="003A44D8" w:rsidRDefault="00142464" w:rsidP="00DE3FF8">
      <w:pPr>
        <w:pStyle w:val="Prrafodelista"/>
        <w:numPr>
          <w:ilvl w:val="0"/>
          <w:numId w:val="20"/>
        </w:numPr>
      </w:pPr>
      <w:r>
        <w:t>Las simulaciones detalladas pueden requerir recursos computacionales significativos, lo que puede limitar su accesibilidad para algunos investigadores o estudios con presupuesto limitado.</w:t>
      </w:r>
    </w:p>
    <w:p w14:paraId="55275B64" w14:textId="3168E52A" w:rsidR="000D487F" w:rsidRPr="00B9289B" w:rsidRDefault="00FB794B" w:rsidP="00B9289B">
      <w:pPr>
        <w:pStyle w:val="Ttulo3"/>
      </w:pPr>
      <w:bookmarkStart w:id="22" w:name="_Toc176513911"/>
      <w:bookmarkEnd w:id="13"/>
      <w:r w:rsidRPr="00B9289B">
        <w:t xml:space="preserve"> Ámbito Nacional</w:t>
      </w:r>
      <w:bookmarkEnd w:id="22"/>
    </w:p>
    <w:p w14:paraId="61E9EDA2" w14:textId="77777777" w:rsidR="003E2D34" w:rsidRPr="003A44D8" w:rsidRDefault="003E2D34" w:rsidP="00DE3FF8">
      <w:pPr>
        <w:pStyle w:val="NormalWeb"/>
        <w:rPr>
          <w:rFonts w:ascii="Arial" w:hAnsi="Arial" w:cs="Arial"/>
        </w:rPr>
      </w:pPr>
      <w:proofErr w:type="gramStart"/>
      <w:r w:rsidRPr="003A44D8">
        <w:rPr>
          <w:rFonts w:ascii="Arial" w:hAnsi="Arial" w:cs="Arial"/>
        </w:rPr>
        <w:t>Cuba  se</w:t>
      </w:r>
      <w:proofErr w:type="gramEnd"/>
      <w:r w:rsidRPr="003A44D8">
        <w:rPr>
          <w:rFonts w:ascii="Arial" w:hAnsi="Arial" w:cs="Arial"/>
        </w:rPr>
        <w:t xml:space="preserve"> han realizado varios estudios para el cálculo de los sedimentos para ello han empleado varios software internacionales ente ellos LITPAK en</w:t>
      </w:r>
    </w:p>
    <w:p w14:paraId="664E45AD" w14:textId="77777777" w:rsidR="003E2D34" w:rsidRPr="003A44D8" w:rsidRDefault="003E2D34" w:rsidP="00DE3FF8">
      <w:pPr>
        <w:pStyle w:val="NormalWeb"/>
        <w:rPr>
          <w:rFonts w:ascii="Arial" w:hAnsi="Arial" w:cs="Arial"/>
        </w:rPr>
      </w:pPr>
      <w:r w:rsidRPr="003A44D8">
        <w:rPr>
          <w:rFonts w:ascii="Arial" w:hAnsi="Arial" w:cs="Arial"/>
        </w:rPr>
        <w:t>(Caiza Quinga,2019), sistema de modelado costero (SMC) a un tramo crítico en la playa Varadero en (Vidal Fernandez,2010)</w:t>
      </w:r>
    </w:p>
    <w:p w14:paraId="63D3F847" w14:textId="77777777" w:rsidR="006E2D14" w:rsidRPr="00B9289B" w:rsidRDefault="006B7649" w:rsidP="00DE3FF8">
      <w:pPr>
        <w:pStyle w:val="Ttulo2"/>
      </w:pPr>
      <w:bookmarkStart w:id="23" w:name="_Toc176513912"/>
      <w:bookmarkStart w:id="24" w:name="_Hlk176949920"/>
      <w:r w:rsidRPr="00B9289B">
        <w:t>Gestión</w:t>
      </w:r>
      <w:bookmarkEnd w:id="23"/>
    </w:p>
    <w:p w14:paraId="55E8B45A" w14:textId="34EC2B35" w:rsidR="00DE3FF8" w:rsidRPr="00B9289B" w:rsidRDefault="00FC3B87" w:rsidP="00DE3FF8">
      <w:r w:rsidRPr="00B9289B">
        <w:t xml:space="preserve">La gestión es un conjunto de procedimientos y acciones que se llevan a cabo para lograr un determinado objetivo. El objetivo de la gestión es alcanzar un objetivo optimizando al máximo posible los recursos disponibles. </w:t>
      </w:r>
      <w:r w:rsidRPr="00B9289B">
        <w:fldChar w:fldCharType="begin"/>
      </w:r>
      <w:r w:rsidR="00344D59" w:rsidRPr="00B9289B">
        <w:instrText xml:space="preserve"> ADDIN ZOTERO_ITEM CSL_CITATION {"citationID":"J561SeuD","properties":{"formattedCitation":"(Westreicher, 2020)","plainCitation":"(Westreicher, 2020)","noteIndex":0},"citationItems":[{"id":"MxmvkxFH/4FiKuCgy","uris":["http://zotero.org/users/13351438/items/4T6S9Z58"],"itemData":{"id":167,"type":"webpage","abstract":"Descubre la importancia de la gestión para alcanzar objetivos y optimizar recursos. Aprende cómo gestionar eficientemente.","container-title":"Economipedia","language":"es","title":"¿Qué es la gestión? Para qué sirve, pasos a seguir y tipos","title-short":"¿Qué es la gestión?","URL":"https://economipedia.com/definiciones/gestion.html","author":[{"family":"Westreicher","given":"Guillermo"}],"accessed":{"date-parts":[["2024",4,22]]},"issued":{"date-parts":[["2020",8,7]]}}}],"schema":"https://github.com/citation-style-language/schema/raw/master/csl-citation.json"} </w:instrText>
      </w:r>
      <w:r w:rsidRPr="00B9289B">
        <w:fldChar w:fldCharType="separate"/>
      </w:r>
      <w:r w:rsidRPr="00B9289B">
        <w:t>(Westreicher, 2020)</w:t>
      </w:r>
      <w:r w:rsidRPr="00B9289B">
        <w:fldChar w:fldCharType="end"/>
      </w:r>
    </w:p>
    <w:p w14:paraId="5B5BC480" w14:textId="77777777" w:rsidR="001B6AC5" w:rsidRPr="00B9289B" w:rsidRDefault="001B6AC5" w:rsidP="00DE3FF8">
      <w:pPr>
        <w:pStyle w:val="Ttulo2"/>
      </w:pPr>
      <w:bookmarkStart w:id="25" w:name="_Toc176513913"/>
      <w:r w:rsidRPr="00B9289B">
        <w:t>Sistema de Gestión</w:t>
      </w:r>
      <w:bookmarkEnd w:id="25"/>
      <w:r w:rsidRPr="00B9289B">
        <w:t xml:space="preserve"> </w:t>
      </w:r>
    </w:p>
    <w:p w14:paraId="6A8E3A3D" w14:textId="17844338" w:rsidR="001B6AC5" w:rsidRPr="00B9289B" w:rsidRDefault="00953D8D" w:rsidP="00DE3FF8">
      <w:r w:rsidRPr="00B9289B">
        <w:t>Un sistema de gestión es un conjunto de procesos y herramientas diseñados para ayudar a una organización a alcanzar sus objetivos y metas de manera eficiente y efectiva</w:t>
      </w:r>
      <w:r w:rsidR="00CD6F0F" w:rsidRPr="00B9289B">
        <w:t xml:space="preserve"> </w:t>
      </w:r>
      <w:r w:rsidR="00CD6F0F" w:rsidRPr="00B9289B">
        <w:fldChar w:fldCharType="begin"/>
      </w:r>
      <w:r w:rsidR="00344D59" w:rsidRPr="00B9289B">
        <w:instrText xml:space="preserve"> ADDIN ZOTERO_ITEM CSL_CITATION {"citationID":"Wcg3m5RU","properties":{"formattedCitation":"({\\i{}Sistema de Gesti\\uc0\\u243{}n}, s.\\uc0\\u160{}f.)","plainCitation":"(Sistema de Gestión, s. f.)","noteIndex":0},"citationItems":[{"id":"MxmvkxFH/Umj2H8FI","uris":["http://zotero.org/users/13351438/items/H4L7UXPA"],"itemData":{"id":169,"type":"webpage","abstract":"En este post profundizamos en la importancia de los sistemas de gestión en las organizaciones y cómo puedes implementarlos de manera efectiva.","language":"es","title":"Sistema de Gestión: Qué es y por qué es tan importante","title-short":"Sistema de Gestión","URL":"https://www.unifikas.com/es/noticias/sistema-de-gestion-que-es-y-por-que-es-tan-importante","accessed":{"date-parts":[["2024",4,22]]}}}],"schema":"https://github.com/citation-style-language/schema/raw/master/csl-citation.json"} </w:instrText>
      </w:r>
      <w:r w:rsidR="00CD6F0F" w:rsidRPr="00B9289B">
        <w:fldChar w:fldCharType="separate"/>
      </w:r>
      <w:r w:rsidR="00CD6F0F" w:rsidRPr="00B9289B">
        <w:t>(Sistema de Gestión, s. f.)</w:t>
      </w:r>
      <w:r w:rsidR="00CD6F0F" w:rsidRPr="00B9289B">
        <w:fldChar w:fldCharType="end"/>
      </w:r>
      <w:r w:rsidR="00CD6F0F" w:rsidRPr="00B9289B">
        <w:t xml:space="preserve">.También </w:t>
      </w:r>
      <w:r w:rsidR="00B55E56" w:rsidRPr="00B9289B">
        <w:t>u</w:t>
      </w:r>
      <w:r w:rsidR="00CD6F0F" w:rsidRPr="00B9289B">
        <w:t>n </w:t>
      </w:r>
      <w:r w:rsidR="00CD6F0F" w:rsidRPr="00B9289B">
        <w:rPr>
          <w:rStyle w:val="Textoennegrita"/>
          <w:b w:val="0"/>
          <w:bCs w:val="0"/>
        </w:rPr>
        <w:t>sistema de gestión</w:t>
      </w:r>
      <w:r w:rsidR="00CD6F0F" w:rsidRPr="00B9289B">
        <w:t xml:space="preserve"> es una </w:t>
      </w:r>
      <w:r w:rsidR="00CD6F0F" w:rsidRPr="00B9289B">
        <w:lastRenderedPageBreak/>
        <w:t>herramienta que permite controlar, planificar, organizar y, hasta cierto punto, automatizar las tareas de una empresa</w:t>
      </w:r>
      <w:r w:rsidR="00B55E56" w:rsidRPr="00B9289B">
        <w:t>.</w:t>
      </w:r>
      <w:r w:rsidR="00B55E56" w:rsidRPr="00B9289B">
        <w:fldChar w:fldCharType="begin"/>
      </w:r>
      <w:r w:rsidR="00344D59" w:rsidRPr="00B9289B">
        <w:instrText xml:space="preserve"> ADDIN ZOTERO_ITEM CSL_CITATION {"citationID":"qrMxXHDV","properties":{"formattedCitation":"(Ekon, 2021)","plainCitation":"(Ekon, 2021)","noteIndex":0},"citationItems":[{"id":"MxmvkxFH/77Gd7tep","uris":["http://zotero.org/users/13351438/items/S88EHRAS"],"itemData":{"id":171,"type":"webpage","abstract":"Un sistema de gestión es una herramienta que permite controlar, planificar, organizar y automatizar las tareas. Te explicamos qué es y cuántos tipos hay.","container-title":"Ekon","language":"es","title":"¿Qué es un sistema de gestión y para qué sirve?","URL":"https://www.ekon.es/blog/sistemas-de-gestion-integral-para-el-funcionamiento-optimo-de-la-empresa/","author":[{"family":"Ekon","given":"Equipo"}],"accessed":{"date-parts":[["2024",4,22]]},"issued":{"date-parts":[["2021",7,28]]}}}],"schema":"https://github.com/citation-style-language/schema/raw/master/csl-citation.json"} </w:instrText>
      </w:r>
      <w:r w:rsidR="00B55E56" w:rsidRPr="00B9289B">
        <w:fldChar w:fldCharType="separate"/>
      </w:r>
      <w:r w:rsidR="00B55E56" w:rsidRPr="00B9289B">
        <w:t>(Ekon, 2021)</w:t>
      </w:r>
      <w:r w:rsidR="00B55E56" w:rsidRPr="00B9289B">
        <w:fldChar w:fldCharType="end"/>
      </w:r>
    </w:p>
    <w:p w14:paraId="6D5D2AE5" w14:textId="2E2232AC" w:rsidR="0016370C" w:rsidRPr="00B9289B" w:rsidRDefault="0016370C" w:rsidP="0016370C">
      <w:pPr>
        <w:pStyle w:val="Ttulo2"/>
      </w:pPr>
      <w:bookmarkStart w:id="26" w:name="_Toc176513914"/>
      <w:r w:rsidRPr="00B9289B">
        <w:t>Servicios Web</w:t>
      </w:r>
      <w:bookmarkEnd w:id="26"/>
      <w:r w:rsidRPr="00B9289B">
        <w:t xml:space="preserve"> </w:t>
      </w:r>
    </w:p>
    <w:p w14:paraId="70FEC826" w14:textId="79F4E602" w:rsidR="00CE51AA" w:rsidRPr="00B9289B" w:rsidRDefault="00CE51AA" w:rsidP="00CE51AA">
      <w:r w:rsidRPr="00B9289B">
        <w:t xml:space="preserve">Según Jorge Ocampos los servicios web son aplicaciones que se comunican y comparten datos e información a través de la red, utilizando un conjunto de estándares y protocolos abiertos. Están diseñados para soportar la interacción máquina a máquina, facilitando la interoperabilidad entre sistemas heterogéneos. Es decir, dos sistemas no necesitan conocerse para poder comunicarse mientras se acojan a las reglas de comunicación del estándar de servicio web usado. </w:t>
      </w:r>
      <w:r w:rsidR="00D03838" w:rsidRPr="00B9289B">
        <w:rPr>
          <w:rStyle w:val="Hipervnculo"/>
        </w:rPr>
        <w:fldChar w:fldCharType="begin"/>
      </w:r>
      <w:r w:rsidR="00D03838" w:rsidRPr="00B9289B">
        <w:rPr>
          <w:rStyle w:val="Hipervnculo"/>
        </w:rPr>
        <w:instrText xml:space="preserve"> ADDIN ZOTERO_ITEM CSL_CITATION {"citationID":"izhsrTI8","properties":{"formattedCitation":"({\\i{}\\uc0\\u191{}Qu\\uc0\\u233{} son los Servicios Web (Web Services)\\uc0\\u8239{}? \\uc0\\u8211{} Jorge Ocampos}, s.\\uc0\\u160{}f.)","plainCitation":"(¿Qué son los Servicios Web (Web Services) ? – Jorge Ocampos, s. f.)","noteIndex":0},"citationItems":[{"id":390,"uris":["http://zotero.org/users/local/l7Hp8k1w/items/979GQDDT"],"itemData":{"id":390,"type":"webpage","title":"¿Qué son los Servicios Web (Web Services) ? – Jorge Ocampos","URL":"https://jorgeocampos.blog/2023/12/18/servicios-web/","accessed":{"date-parts":[["2024",9,6]]}}}],"schema":"https://github.com/citation-style-language/schema/raw/master/csl-citation.json"} </w:instrText>
      </w:r>
      <w:r w:rsidR="00D03838" w:rsidRPr="00B9289B">
        <w:rPr>
          <w:rStyle w:val="Hipervnculo"/>
        </w:rPr>
        <w:fldChar w:fldCharType="separate"/>
      </w:r>
      <w:r w:rsidR="00D03838" w:rsidRPr="00B9289B">
        <w:t>(</w:t>
      </w:r>
      <w:r w:rsidR="00D03838" w:rsidRPr="00B9289B">
        <w:rPr>
          <w:i/>
          <w:iCs/>
        </w:rPr>
        <w:t>¿Qué son los Servicios Web (Web Services) ? – Jorge Ocampos</w:t>
      </w:r>
      <w:r w:rsidR="00D03838" w:rsidRPr="00B9289B">
        <w:t>, s. f.)</w:t>
      </w:r>
      <w:r w:rsidR="00D03838" w:rsidRPr="00B9289B">
        <w:rPr>
          <w:rStyle w:val="Hipervnculo"/>
        </w:rPr>
        <w:fldChar w:fldCharType="end"/>
      </w:r>
    </w:p>
    <w:p w14:paraId="2A43933F" w14:textId="4CD3E40B" w:rsidR="0016370C" w:rsidRPr="00B9289B" w:rsidRDefault="0016370C" w:rsidP="0016370C">
      <w:pPr>
        <w:pStyle w:val="Ttulo2"/>
      </w:pPr>
      <w:bookmarkStart w:id="27" w:name="_Toc88600706"/>
      <w:bookmarkStart w:id="28" w:name="_Toc88579756"/>
      <w:bookmarkStart w:id="29" w:name="_Toc176513915"/>
      <w:r w:rsidRPr="00B9289B">
        <w:t>Arquitectura de Microservicios</w:t>
      </w:r>
      <w:bookmarkEnd w:id="27"/>
      <w:bookmarkEnd w:id="28"/>
      <w:bookmarkEnd w:id="29"/>
    </w:p>
    <w:p w14:paraId="0DD47748" w14:textId="789A4125" w:rsidR="00D03838" w:rsidRPr="00B9289B" w:rsidRDefault="00CD4604" w:rsidP="00D03838">
      <w:r w:rsidRPr="00B9289B">
        <w:t xml:space="preserve">Un microservicio es un conjunto de pequeños servicios que pueden ser desarrollados independientemente, desplegados ya sea en Centros de datos </w:t>
      </w:r>
      <w:proofErr w:type="spellStart"/>
      <w:r w:rsidRPr="00B9289B">
        <w:t>On</w:t>
      </w:r>
      <w:proofErr w:type="spellEnd"/>
      <w:r w:rsidRPr="00B9289B">
        <w:t xml:space="preserve">-Premise o en la Computación en la Nube. Al ser desplegados en la computación en la nube existe la ventaja que pueden escalar de forma independiente, más rápida que en </w:t>
      </w:r>
      <w:proofErr w:type="spellStart"/>
      <w:r w:rsidRPr="00B9289B">
        <w:t>On</w:t>
      </w:r>
      <w:proofErr w:type="spellEnd"/>
      <w:r w:rsidRPr="00B9289B">
        <w:t xml:space="preserve">-Premise. Un microservicio consiste en partir un sistema en pequeños componentes cooperantes, donde estos componentes interactúan unos con otros mediante interfaces. Cada microservicio al ser desarrollado y desplegado de forma independiente, puede ser creado en cualquier lenguaje de programación y cualquier plataforma. El desarrollo de pequeños componentes en microservicios hace que el desarrollo sea más ágil e independiente de la tecnología y lenguaje de programación </w:t>
      </w:r>
      <w:r w:rsidR="007D1FBE" w:rsidRPr="00B9289B">
        <w:fldChar w:fldCharType="begin"/>
      </w:r>
      <w:r w:rsidR="007D1FBE" w:rsidRPr="00B9289B">
        <w:instrText xml:space="preserve"> ADDIN ZOTERO_ITEM CSL_CITATION {"citationID":"L5n3WIEY","properties":{"formattedCitation":"(Velepucha et\\uc0\\u160{}al., 2019)","plainCitation":"(Velepucha et al., 2019)","noteIndex":0},"citationItems":[{"id":392,"uris":["http://zotero.org/users/local/l7Hp8k1w/items/RCDWEQRP"],"itemData":{"id":392,"type":"article-journal","container-title":"Revista Ibérica de Sistemas e Tecnologias de Informação","issue":"E17","note":"ISBN: 1646-9895\npublisher: Associação Ibérica de Sistemas e Tecnologias de Informacao","page":"1000-1009","title":"MOMMIV: Modelo para descomposición de una arquitectura monolítica hacia una arquitectura de microservicios bajo el Principio de Ocultación de Información","author":[{"family":"Velepucha","given":"Víctor"},{"family":"Flores","given":"Pamela"},{"family":"Torres","given":"Jenny"}],"issued":{"date-parts":[["2019"]]}}}],"schema":"https://github.com/citation-style-language/schema/raw/master/csl-citation.json"} </w:instrText>
      </w:r>
      <w:r w:rsidR="007D1FBE" w:rsidRPr="00B9289B">
        <w:fldChar w:fldCharType="separate"/>
      </w:r>
      <w:r w:rsidR="007D1FBE" w:rsidRPr="00B9289B">
        <w:t>(Velepucha et al., 2019)</w:t>
      </w:r>
      <w:r w:rsidR="007D1FBE" w:rsidRPr="00B9289B">
        <w:fldChar w:fldCharType="end"/>
      </w:r>
    </w:p>
    <w:p w14:paraId="7D749BB2" w14:textId="77777777" w:rsidR="0016370C" w:rsidRPr="00B9289B" w:rsidRDefault="0016370C" w:rsidP="0016370C">
      <w:pPr>
        <w:pStyle w:val="Ttulo2"/>
        <w:rPr>
          <w:shd w:val="clear" w:color="auto" w:fill="auto"/>
        </w:rPr>
      </w:pPr>
      <w:bookmarkStart w:id="30" w:name="_Toc88600707"/>
      <w:bookmarkStart w:id="31" w:name="_Toc88579757"/>
      <w:bookmarkStart w:id="32" w:name="_Toc176513916"/>
      <w:r w:rsidRPr="00B9289B">
        <w:t>Pruebas de Software</w:t>
      </w:r>
      <w:bookmarkEnd w:id="30"/>
      <w:bookmarkEnd w:id="31"/>
      <w:bookmarkEnd w:id="32"/>
    </w:p>
    <w:p w14:paraId="0073AFD9" w14:textId="77777777" w:rsidR="00F02DA3" w:rsidRPr="00B9289B" w:rsidRDefault="00F02DA3" w:rsidP="00F02DA3">
      <w:pPr>
        <w:spacing w:after="300" w:line="336" w:lineRule="atLeast"/>
        <w:rPr>
          <w:rFonts w:eastAsia="Times New Roman"/>
          <w:color w:val="272727"/>
          <w:shd w:val="clear" w:color="auto" w:fill="auto"/>
          <w:lang w:val="es-CU" w:eastAsia="es-CU"/>
        </w:rPr>
      </w:pPr>
      <w:commentRangeStart w:id="33"/>
      <w:commentRangeStart w:id="34"/>
      <w:r w:rsidRPr="00B9289B">
        <w:rPr>
          <w:rFonts w:eastAsia="Times New Roman"/>
          <w:color w:val="272727"/>
          <w:shd w:val="clear" w:color="auto" w:fill="auto"/>
          <w:lang w:val="es-CU" w:eastAsia="es-CU"/>
        </w:rPr>
        <w:t xml:space="preserve">Según </w:t>
      </w:r>
      <w:proofErr w:type="spellStart"/>
      <w:r w:rsidRPr="00B9289B">
        <w:rPr>
          <w:rFonts w:eastAsia="Times New Roman"/>
          <w:color w:val="272727"/>
          <w:shd w:val="clear" w:color="auto" w:fill="auto"/>
          <w:lang w:val="es-CU" w:eastAsia="es-CU"/>
        </w:rPr>
        <w:t>Glenford</w:t>
      </w:r>
      <w:proofErr w:type="spellEnd"/>
      <w:r w:rsidRPr="00B9289B">
        <w:rPr>
          <w:rFonts w:eastAsia="Times New Roman"/>
          <w:color w:val="272727"/>
          <w:shd w:val="clear" w:color="auto" w:fill="auto"/>
          <w:lang w:val="es-CU" w:eastAsia="es-CU"/>
        </w:rPr>
        <w:t xml:space="preserve"> J. Myers reconocido informático y autor de libros reconocidos de </w:t>
      </w:r>
      <w:proofErr w:type="spellStart"/>
      <w:r w:rsidRPr="00B9289B">
        <w:rPr>
          <w:rFonts w:eastAsia="Times New Roman"/>
          <w:color w:val="272727"/>
          <w:shd w:val="clear" w:color="auto" w:fill="auto"/>
          <w:lang w:val="es-CU" w:eastAsia="es-CU"/>
        </w:rPr>
        <w:t>Testing</w:t>
      </w:r>
      <w:proofErr w:type="spellEnd"/>
      <w:r w:rsidRPr="00B9289B">
        <w:rPr>
          <w:rFonts w:eastAsia="Times New Roman"/>
          <w:color w:val="272727"/>
          <w:shd w:val="clear" w:color="auto" w:fill="auto"/>
          <w:lang w:val="es-CU" w:eastAsia="es-CU"/>
        </w:rPr>
        <w:t xml:space="preserve">, entre ellos </w:t>
      </w:r>
      <w:proofErr w:type="spellStart"/>
      <w:r w:rsidRPr="00B9289B">
        <w:rPr>
          <w:rFonts w:eastAsia="Times New Roman"/>
          <w:color w:val="272727"/>
          <w:shd w:val="clear" w:color="auto" w:fill="auto"/>
          <w:lang w:val="es-CU" w:eastAsia="es-CU"/>
        </w:rPr>
        <w:t>The</w:t>
      </w:r>
      <w:proofErr w:type="spellEnd"/>
      <w:r w:rsidRPr="00B9289B">
        <w:rPr>
          <w:rFonts w:eastAsia="Times New Roman"/>
          <w:color w:val="272727"/>
          <w:shd w:val="clear" w:color="auto" w:fill="auto"/>
          <w:lang w:val="es-CU" w:eastAsia="es-CU"/>
        </w:rPr>
        <w:t xml:space="preserve"> Art </w:t>
      </w:r>
      <w:proofErr w:type="spellStart"/>
      <w:r w:rsidRPr="00B9289B">
        <w:rPr>
          <w:rFonts w:eastAsia="Times New Roman"/>
          <w:color w:val="272727"/>
          <w:shd w:val="clear" w:color="auto" w:fill="auto"/>
          <w:lang w:val="es-CU" w:eastAsia="es-CU"/>
        </w:rPr>
        <w:t>of</w:t>
      </w:r>
      <w:proofErr w:type="spellEnd"/>
      <w:r w:rsidRPr="00B9289B">
        <w:rPr>
          <w:rFonts w:eastAsia="Times New Roman"/>
          <w:color w:val="272727"/>
          <w:shd w:val="clear" w:color="auto" w:fill="auto"/>
          <w:lang w:val="es-CU" w:eastAsia="es-CU"/>
        </w:rPr>
        <w:t xml:space="preserve"> Software </w:t>
      </w:r>
      <w:proofErr w:type="spellStart"/>
      <w:r w:rsidRPr="00B9289B">
        <w:rPr>
          <w:rFonts w:eastAsia="Times New Roman"/>
          <w:color w:val="272727"/>
          <w:shd w:val="clear" w:color="auto" w:fill="auto"/>
          <w:lang w:val="es-CU" w:eastAsia="es-CU"/>
        </w:rPr>
        <w:t>Testing</w:t>
      </w:r>
      <w:proofErr w:type="spellEnd"/>
      <w:r w:rsidRPr="00B9289B">
        <w:rPr>
          <w:rFonts w:eastAsia="Times New Roman"/>
          <w:color w:val="272727"/>
          <w:shd w:val="clear" w:color="auto" w:fill="auto"/>
          <w:lang w:val="es-CU" w:eastAsia="es-CU"/>
        </w:rPr>
        <w:t>, nos dice en su frase:</w:t>
      </w:r>
    </w:p>
    <w:p w14:paraId="089F8F9B" w14:textId="360F3C60" w:rsidR="00D24A89" w:rsidRPr="00B9289B" w:rsidRDefault="00F02DA3" w:rsidP="00D24A89">
      <w:pPr>
        <w:spacing w:after="0" w:line="288" w:lineRule="atLeast"/>
        <w:rPr>
          <w:rFonts w:eastAsia="Times New Roman"/>
          <w:shd w:val="clear" w:color="auto" w:fill="auto"/>
          <w:lang w:val="es-CU" w:eastAsia="es-CU"/>
        </w:rPr>
      </w:pPr>
      <w:r w:rsidRPr="00B9289B">
        <w:rPr>
          <w:rFonts w:eastAsia="Times New Roman"/>
          <w:color w:val="026DA7"/>
          <w:shd w:val="clear" w:color="auto" w:fill="auto"/>
          <w:lang w:val="es-CU" w:eastAsia="es-CU"/>
        </w:rPr>
        <w:t>“</w:t>
      </w:r>
      <w:r w:rsidRPr="00B9289B">
        <w:rPr>
          <w:rFonts w:eastAsia="Times New Roman"/>
          <w:shd w:val="clear" w:color="auto" w:fill="auto"/>
          <w:lang w:val="es-CU" w:eastAsia="es-CU"/>
        </w:rPr>
        <w:t>Las pruebas de software son el proceso de ejecutar un programa con la intención de encontrar errores”</w:t>
      </w:r>
      <w:r w:rsidR="00483C7C" w:rsidRPr="00B9289B">
        <w:rPr>
          <w:rFonts w:eastAsia="Times New Roman"/>
          <w:shd w:val="clear" w:color="auto" w:fill="auto"/>
          <w:lang w:val="es-CU" w:eastAsia="es-CU"/>
        </w:rPr>
        <w:t xml:space="preserve">  </w:t>
      </w:r>
      <w:r w:rsidR="00483C7C" w:rsidRPr="00B9289B">
        <w:rPr>
          <w:rFonts w:eastAsia="Times New Roman"/>
          <w:shd w:val="clear" w:color="auto" w:fill="auto"/>
          <w:lang w:val="es-CU" w:eastAsia="es-CU"/>
        </w:rPr>
        <w:fldChar w:fldCharType="begin"/>
      </w:r>
      <w:r w:rsidR="00344D59" w:rsidRPr="00B9289B">
        <w:rPr>
          <w:rFonts w:eastAsia="Times New Roman"/>
          <w:shd w:val="clear" w:color="auto" w:fill="auto"/>
          <w:lang w:val="es-CU" w:eastAsia="es-CU"/>
        </w:rPr>
        <w:instrText xml:space="preserve"> ADDIN ZOTERO_ITEM CSL_CITATION {"citationID":"e3xBeSMF","properties":{"formattedCitation":"(Myers et\\uc0\\u160{}al., 2011)","plainCitation":"(Myers et al., 2011)","noteIndex":0},"citationItems":[{"id":"MxmvkxFH/QcSQ2GuD","uris":["http://zotero.org/users/local/6SXM3nyK/items/9E7VQXX5"],"itemData":{"id":123,"type":"book","ISBN":"1-118-13315-3","publisher":"John Wiley &amp; Sons","title":"The art of software testing","author":[{"family":"Myers","given":"Glenford J."},{"family":"Sandler","given":"Corey"},{"family":"Badgett","given":"Tom"}],"issued":{"date-parts":[["2011"]]}}}],"schema":"https://github.com/citation-style-language/schema/raw/master/csl-citation.json"} </w:instrText>
      </w:r>
      <w:r w:rsidR="00483C7C" w:rsidRPr="00B9289B">
        <w:rPr>
          <w:rFonts w:eastAsia="Times New Roman"/>
          <w:shd w:val="clear" w:color="auto" w:fill="auto"/>
          <w:lang w:val="es-CU" w:eastAsia="es-CU"/>
        </w:rPr>
        <w:fldChar w:fldCharType="separate"/>
      </w:r>
      <w:r w:rsidR="00483C7C" w:rsidRPr="00B9289B">
        <w:t>(Myers et al., 2011)</w:t>
      </w:r>
      <w:r w:rsidR="00483C7C" w:rsidRPr="00B9289B">
        <w:rPr>
          <w:rFonts w:eastAsia="Times New Roman"/>
          <w:shd w:val="clear" w:color="auto" w:fill="auto"/>
          <w:lang w:val="es-CU" w:eastAsia="es-CU"/>
        </w:rPr>
        <w:fldChar w:fldCharType="end"/>
      </w:r>
    </w:p>
    <w:p w14:paraId="4E5E0E97" w14:textId="77777777" w:rsidR="00483C7C" w:rsidRPr="00B9289B" w:rsidRDefault="00483C7C" w:rsidP="00D24A89">
      <w:pPr>
        <w:spacing w:after="0" w:line="288" w:lineRule="atLeast"/>
        <w:rPr>
          <w:color w:val="272727"/>
        </w:rPr>
      </w:pPr>
    </w:p>
    <w:p w14:paraId="1492CE10" w14:textId="2B625854" w:rsidR="0016370C" w:rsidRPr="00B9289B" w:rsidRDefault="00D24A89" w:rsidP="00CC18BA">
      <w:pPr>
        <w:spacing w:after="0" w:line="288" w:lineRule="atLeast"/>
        <w:rPr>
          <w:rFonts w:eastAsia="Times New Roman"/>
          <w:color w:val="026DA7"/>
          <w:shd w:val="clear" w:color="auto" w:fill="auto"/>
          <w:lang w:val="es-CU" w:eastAsia="es-CU"/>
        </w:rPr>
      </w:pPr>
      <w:r w:rsidRPr="00B9289B">
        <w:rPr>
          <w:color w:val="272727"/>
        </w:rPr>
        <w:t xml:space="preserve">Las Pruebas o </w:t>
      </w:r>
      <w:proofErr w:type="spellStart"/>
      <w:r w:rsidRPr="00B9289B">
        <w:rPr>
          <w:color w:val="272727"/>
        </w:rPr>
        <w:t>Testing</w:t>
      </w:r>
      <w:proofErr w:type="spellEnd"/>
      <w:r w:rsidRPr="00B9289B">
        <w:rPr>
          <w:color w:val="272727"/>
        </w:rPr>
        <w:t xml:space="preserve"> de Software se trata básicamente del conjunto de actividades dentro del desarrollo de un software permitiendo así tener procesos, métodos </w:t>
      </w:r>
      <w:commentRangeEnd w:id="33"/>
      <w:r w:rsidR="00026F9E" w:rsidRPr="00B9289B">
        <w:rPr>
          <w:rStyle w:val="Refdecomentario"/>
          <w:sz w:val="24"/>
          <w:szCs w:val="24"/>
        </w:rPr>
        <w:commentReference w:id="33"/>
      </w:r>
      <w:commentRangeEnd w:id="34"/>
      <w:r w:rsidR="00B9289B">
        <w:rPr>
          <w:rStyle w:val="Refdecomentario"/>
        </w:rPr>
        <w:commentReference w:id="34"/>
      </w:r>
      <w:r w:rsidRPr="00B9289B">
        <w:rPr>
          <w:color w:val="272727"/>
        </w:rPr>
        <w:t>de trabajo y herramientas para identificar oportunamente los defectos en el software, logrando la estabilidad del mismo. Siendo el único instrumento capaz de </w:t>
      </w:r>
      <w:hyperlink r:id="rId18" w:history="1">
        <w:r w:rsidRPr="00B9289B">
          <w:rPr>
            <w:rStyle w:val="Hipervnculo"/>
            <w:color w:val="auto"/>
            <w:u w:val="none"/>
          </w:rPr>
          <w:t>precisar la calidad del software</w:t>
        </w:r>
      </w:hyperlink>
      <w:r w:rsidRPr="00B9289B">
        <w:rPr>
          <w:u w:val="single"/>
        </w:rPr>
        <w:t>,</w:t>
      </w:r>
      <w:r w:rsidRPr="00B9289B">
        <w:rPr>
          <w:color w:val="272727"/>
        </w:rPr>
        <w:t xml:space="preserve"> es decir, es el único procedimiento con el que se puede garantizar que un software cumple con los requerimientos solicitados por los usuarios. </w:t>
      </w:r>
      <w:r w:rsidR="00483C7C" w:rsidRPr="00B9289B">
        <w:rPr>
          <w:color w:val="272727"/>
        </w:rPr>
        <w:fldChar w:fldCharType="begin"/>
      </w:r>
      <w:r w:rsidR="00344D59" w:rsidRPr="00B9289B">
        <w:rPr>
          <w:color w:val="272727"/>
        </w:rPr>
        <w:instrText xml:space="preserve"> ADDIN ZOTERO_ITEM CSL_CITATION {"citationID":"KEmN4kuE","properties":{"formattedCitation":"({\\i{}Pruebas de Software: Historia y Evoluci\\uc0\\u243{}n}, s.\\uc0\\u160{}f.)","plainCitation":"(Pruebas de Software: Historia y Evolución, s. f.)","noteIndex":0},"citationItems":[{"id":"MxmvkxFH/iwAYaOKa","uris":["http://zotero.org/users/local/6SXM3nyK/items/M6U4XGVQ"],"itemData":{"id":124,"type":"webpage","title":"Pruebas de Software: Historia y Evolución","URL":"https://www.fyccorp.com/articulo-pruebas-de-software:-historia-y-evolucion","accessed":{"date-parts":[["2024",6,26]]}}}],"schema":"https://github.com/citation-style-language/schema/raw/master/csl-citation.json"} </w:instrText>
      </w:r>
      <w:r w:rsidR="00483C7C" w:rsidRPr="00B9289B">
        <w:rPr>
          <w:color w:val="272727"/>
        </w:rPr>
        <w:fldChar w:fldCharType="separate"/>
      </w:r>
      <w:r w:rsidR="00483C7C" w:rsidRPr="00B9289B">
        <w:t>(</w:t>
      </w:r>
      <w:r w:rsidR="00483C7C" w:rsidRPr="00B9289B">
        <w:rPr>
          <w:i/>
          <w:iCs/>
        </w:rPr>
        <w:t>Pruebas de Software: Historia y Evolución</w:t>
      </w:r>
      <w:r w:rsidR="00483C7C" w:rsidRPr="00B9289B">
        <w:t>, s. f.)</w:t>
      </w:r>
      <w:r w:rsidR="00483C7C" w:rsidRPr="00B9289B">
        <w:rPr>
          <w:color w:val="272727"/>
        </w:rPr>
        <w:fldChar w:fldCharType="end"/>
      </w:r>
    </w:p>
    <w:p w14:paraId="76E34A92" w14:textId="77777777" w:rsidR="00CC18BA" w:rsidRPr="00B9289B" w:rsidRDefault="00CC18BA" w:rsidP="00CC18BA">
      <w:pPr>
        <w:spacing w:after="0" w:line="288" w:lineRule="atLeast"/>
        <w:rPr>
          <w:rFonts w:eastAsia="Times New Roman"/>
          <w:color w:val="026DA7"/>
          <w:shd w:val="clear" w:color="auto" w:fill="auto"/>
          <w:lang w:val="es-CU" w:eastAsia="es-CU"/>
        </w:rPr>
      </w:pPr>
    </w:p>
    <w:p w14:paraId="5EF7E8B1" w14:textId="77777777" w:rsidR="00DE3FF8" w:rsidRPr="00B9289B" w:rsidRDefault="00DE3FF8" w:rsidP="00826815">
      <w:pPr>
        <w:pStyle w:val="Ttulo2"/>
      </w:pPr>
      <w:bookmarkStart w:id="35" w:name="_Toc176513917"/>
      <w:r w:rsidRPr="00B9289B">
        <w:lastRenderedPageBreak/>
        <w:t>Herramientas y tecnologías utilizadas en el desarrollo del sistema</w:t>
      </w:r>
      <w:bookmarkEnd w:id="35"/>
      <w:r w:rsidRPr="00B9289B">
        <w:t xml:space="preserve"> </w:t>
      </w:r>
    </w:p>
    <w:p w14:paraId="67A6C6EF" w14:textId="7A600E71" w:rsidR="00826815" w:rsidRPr="00B9289B" w:rsidRDefault="00DE3FF8" w:rsidP="00826815">
      <w:pPr>
        <w:spacing w:line="360" w:lineRule="auto"/>
      </w:pPr>
      <w:r w:rsidRPr="00B9289B">
        <w:t>Las </w:t>
      </w:r>
      <w:proofErr w:type="spellStart"/>
      <w:r w:rsidRPr="00B9289B">
        <w:rPr>
          <w:bCs/>
        </w:rPr>
        <w:t>Herramientas</w:t>
      </w:r>
      <w:r w:rsidRPr="00B9289B">
        <w:t>,son</w:t>
      </w:r>
      <w:proofErr w:type="spellEnd"/>
      <w:r w:rsidRPr="00B9289B">
        <w:t> </w:t>
      </w:r>
      <w:hyperlink r:id="rId19" w:tooltip="Programas" w:history="1">
        <w:r w:rsidRPr="00B9289B">
          <w:rPr>
            <w:rStyle w:val="Hipervnculo"/>
            <w:color w:val="auto"/>
            <w:u w:val="none"/>
          </w:rPr>
          <w:t>programas</w:t>
        </w:r>
      </w:hyperlink>
      <w:r w:rsidRPr="00B9289B">
        <w:t>, </w:t>
      </w:r>
      <w:hyperlink r:id="rId20" w:tooltip="Aplicaciones" w:history="1">
        <w:r w:rsidRPr="00B9289B">
          <w:rPr>
            <w:rStyle w:val="Hipervnculo"/>
            <w:color w:val="auto"/>
            <w:u w:val="none"/>
          </w:rPr>
          <w:t>aplicaciones</w:t>
        </w:r>
      </w:hyperlink>
      <w:r w:rsidRPr="00B9289B">
        <w:t> o</w:t>
      </w:r>
      <w:r w:rsidR="00B9289B">
        <w:t xml:space="preserve"> </w:t>
      </w:r>
      <w:r w:rsidRPr="00B9289B">
        <w:t>simplemente </w:t>
      </w:r>
      <w:hyperlink r:id="rId21" w:tooltip="Instrucciones (la página no existe)" w:history="1">
        <w:r w:rsidRPr="00B9289B">
          <w:rPr>
            <w:rStyle w:val="Hipervnculo"/>
            <w:color w:val="auto"/>
            <w:u w:val="none"/>
          </w:rPr>
          <w:t>instrucciones</w:t>
        </w:r>
      </w:hyperlink>
      <w:r w:rsidRPr="00B9289B">
        <w:t> usadas para efectuar otras tareas de modo más sencillo. En un sentido amplio del término, podemos decir que una herramienta es cualquier programa o instrucción que facilita una tarea.</w:t>
      </w:r>
      <w:r w:rsidRPr="00B9289B">
        <w:fldChar w:fldCharType="begin"/>
      </w:r>
      <w:r w:rsidR="00344D59" w:rsidRPr="00B9289B">
        <w:instrText xml:space="preserve"> ADDIN ZOTERO_ITEM CSL_CITATION {"citationID":"ld50OHRu","properties":{"formattedCitation":"({\\i{}Herramientas inform\\uc0\\u225{}ticas - EcuRed}, s.\\uc0\\u160{}f.)","plainCitation":"(Herramientas informáticas - EcuRed, s. f.)","noteIndex":0},"citationItems":[{"id":"MxmvkxFH/4HsOFzLE","uris":["http://zotero.org/users/13351438/items/H47MESTU"],"itemData":{"id":14,"type":"webpage","title":"Herramientas informáticas - EcuRed","URL":"https://www.ecured.cu/Herramientas_inform%C3%A1ticas","accessed":{"date-parts":[["2024",1,7]]}}}],"schema":"https://github.com/citation-style-language/schema/raw/master/csl-citation.json"} </w:instrText>
      </w:r>
      <w:r w:rsidRPr="00B9289B">
        <w:fldChar w:fldCharType="separate"/>
      </w:r>
      <w:r w:rsidRPr="00B9289B">
        <w:t>(</w:t>
      </w:r>
      <w:r w:rsidRPr="00B9289B">
        <w:rPr>
          <w:i/>
          <w:iCs/>
        </w:rPr>
        <w:t>Herramientas informáticas - EcuRed</w:t>
      </w:r>
      <w:r w:rsidRPr="00B9289B">
        <w:t>, s. f.)</w:t>
      </w:r>
      <w:r w:rsidRPr="00B9289B">
        <w:fldChar w:fldCharType="end"/>
      </w:r>
      <w:r w:rsidRPr="00B9289B">
        <w:t xml:space="preserve"> </w:t>
      </w:r>
    </w:p>
    <w:p w14:paraId="73B92633" w14:textId="77777777" w:rsidR="00826815" w:rsidRPr="00B9289B" w:rsidRDefault="00826815" w:rsidP="00826815">
      <w:pPr>
        <w:spacing w:line="360" w:lineRule="auto"/>
      </w:pPr>
      <w:r w:rsidRPr="00B9289B">
        <w:t>Para desarrollar este sistema se hizo necesario la utilización de algunas herramientas y tecnologías, las cuales se describen a continuación:</w:t>
      </w:r>
    </w:p>
    <w:p w14:paraId="20FB67A4" w14:textId="77777777" w:rsidR="00665892" w:rsidRPr="00B9289B" w:rsidRDefault="00665892" w:rsidP="00665892">
      <w:pPr>
        <w:pStyle w:val="Ttulo3"/>
        <w:rPr>
          <w:u w:val="single"/>
        </w:rPr>
      </w:pPr>
      <w:bookmarkStart w:id="36" w:name="_Toc176513918"/>
      <w:r w:rsidRPr="00B9289B">
        <w:rPr>
          <w:u w:val="single"/>
        </w:rPr>
        <w:t xml:space="preserve">Visual Studio </w:t>
      </w:r>
      <w:proofErr w:type="spellStart"/>
      <w:r w:rsidRPr="00B9289B">
        <w:rPr>
          <w:u w:val="single"/>
        </w:rPr>
        <w:t>Code</w:t>
      </w:r>
      <w:bookmarkEnd w:id="36"/>
      <w:proofErr w:type="spellEnd"/>
    </w:p>
    <w:p w14:paraId="67C3D4D2" w14:textId="10695023" w:rsidR="00665892" w:rsidRPr="00B9289B" w:rsidRDefault="00665892" w:rsidP="00665892">
      <w:pPr>
        <w:rPr>
          <w:sz w:val="22"/>
          <w:szCs w:val="22"/>
        </w:rPr>
      </w:pPr>
      <w:r w:rsidRPr="00B9289B">
        <w:rPr>
          <w:sz w:val="22"/>
          <w:szCs w:val="22"/>
        </w:rPr>
        <w:t xml:space="preserve">Visual Studio </w:t>
      </w:r>
      <w:proofErr w:type="spellStart"/>
      <w:r w:rsidRPr="00B9289B">
        <w:rPr>
          <w:sz w:val="22"/>
          <w:szCs w:val="22"/>
        </w:rPr>
        <w:t>Code</w:t>
      </w:r>
      <w:proofErr w:type="spellEnd"/>
      <w:r w:rsidRPr="00B9289B">
        <w:rPr>
          <w:sz w:val="22"/>
          <w:szCs w:val="22"/>
        </w:rPr>
        <w:t xml:space="preserve"> (VS </w:t>
      </w:r>
      <w:proofErr w:type="spellStart"/>
      <w:r w:rsidRPr="00B9289B">
        <w:rPr>
          <w:sz w:val="22"/>
          <w:szCs w:val="22"/>
        </w:rPr>
        <w:t>Code</w:t>
      </w:r>
      <w:proofErr w:type="spellEnd"/>
      <w:r w:rsidRPr="00B9289B">
        <w:rPr>
          <w:sz w:val="22"/>
          <w:szCs w:val="22"/>
        </w:rPr>
        <w:t xml:space="preserve">) es un editor de código fuente desarrollado por Microsoft. Es software libre y multiplataforma, está disponible para Windows, GNU/Linux y macOS. VS </w:t>
      </w:r>
      <w:proofErr w:type="spellStart"/>
      <w:r w:rsidRPr="00B9289B">
        <w:rPr>
          <w:sz w:val="22"/>
          <w:szCs w:val="22"/>
        </w:rPr>
        <w:t>Code</w:t>
      </w:r>
      <w:proofErr w:type="spellEnd"/>
      <w:r w:rsidRPr="00B9289B">
        <w:rPr>
          <w:sz w:val="22"/>
          <w:szCs w:val="22"/>
        </w:rPr>
        <w:t xml:space="preserve"> tiene una buena integración con Git, cuenta con soporte para depuración de código, y dispone de un sinnúmero de extensiones, que básicamente te da la posibilidad de escribir y ejecutar código en cualquier lenguaje de programación. </w:t>
      </w:r>
      <w:r w:rsidRPr="00B9289B">
        <w:rPr>
          <w:sz w:val="22"/>
          <w:szCs w:val="22"/>
        </w:rPr>
        <w:fldChar w:fldCharType="begin"/>
      </w:r>
      <w:r w:rsidR="00344D59" w:rsidRPr="00B9289B">
        <w:rPr>
          <w:sz w:val="22"/>
          <w:szCs w:val="22"/>
        </w:rPr>
        <w:instrText xml:space="preserve"> ADDIN ZOTERO_ITEM CSL_CITATION {"citationID":"NtIEVX9G","properties":{"formattedCitation":"({\\i{}Qu\\uc0\\u233{} es Visual Studio Code y qu\\uc0\\u233{} ventajas ofrece}, 2022)","plainCitation":"(Qué es Visual Studio Code y qué ventajas ofrece, 2022)","noteIndex":0},"citationItems":[{"id":"MxmvkxFH/me9y3dYE","uris":["http://zotero.org/users/13351438/items/UJAEB32N"],"itemData":{"id":64,"type":"webpage","abstract":"Si quieres saber más sobre el editor de código más utilizado en la actualidad, en este artículo vamos a profundizar en las virtudes de Visual Studio Code.","container-title":"OpenWebinars.net","language":"es","title":"Qué es Visual Studio Code y qué ventajas ofrece","URL":"https://openwebinars.net/blog/que-es-visual-studio-code-y-que-ventajas-ofrece/","accessed":{"date-parts":[["2024",1,9]]},"issued":{"date-parts":[["2022",7,22]]}}}],"schema":"https://github.com/citation-style-language/schema/raw/master/csl-citation.json"} </w:instrText>
      </w:r>
      <w:r w:rsidRPr="00B9289B">
        <w:rPr>
          <w:sz w:val="22"/>
          <w:szCs w:val="22"/>
        </w:rPr>
        <w:fldChar w:fldCharType="separate"/>
      </w:r>
      <w:r w:rsidRPr="00B9289B">
        <w:rPr>
          <w:sz w:val="22"/>
        </w:rPr>
        <w:t>(</w:t>
      </w:r>
      <w:r w:rsidRPr="00B9289B">
        <w:rPr>
          <w:i/>
          <w:iCs/>
          <w:sz w:val="22"/>
        </w:rPr>
        <w:t>Qué es Visual Studio Code y qué ventajas ofrece</w:t>
      </w:r>
      <w:r w:rsidRPr="00B9289B">
        <w:rPr>
          <w:sz w:val="22"/>
        </w:rPr>
        <w:t>, 2022)</w:t>
      </w:r>
      <w:r w:rsidRPr="00B9289B">
        <w:rPr>
          <w:sz w:val="22"/>
          <w:szCs w:val="22"/>
        </w:rPr>
        <w:fldChar w:fldCharType="end"/>
      </w:r>
    </w:p>
    <w:p w14:paraId="5EC858C0" w14:textId="77777777" w:rsidR="00665892" w:rsidRPr="00B9289B" w:rsidRDefault="00665892" w:rsidP="00665892">
      <w:pPr>
        <w:rPr>
          <w:sz w:val="22"/>
          <w:szCs w:val="22"/>
        </w:rPr>
      </w:pPr>
      <w:r w:rsidRPr="00B9289B">
        <w:rPr>
          <w:sz w:val="22"/>
          <w:szCs w:val="22"/>
        </w:rPr>
        <w:t>Se escogió este EDI ya que es el más usado para desarrollar aplicaciones en cualquier lenguaje, es bastante completo, además de las extensiones que tien</w:t>
      </w:r>
      <w:r w:rsidR="00DA10A9" w:rsidRPr="00B9289B">
        <w:rPr>
          <w:sz w:val="22"/>
          <w:szCs w:val="22"/>
        </w:rPr>
        <w:t xml:space="preserve">en que la ayudan mucho a la </w:t>
      </w:r>
      <w:proofErr w:type="gramStart"/>
      <w:r w:rsidR="00DA10A9" w:rsidRPr="00B9289B">
        <w:rPr>
          <w:sz w:val="22"/>
          <w:szCs w:val="22"/>
        </w:rPr>
        <w:t xml:space="preserve">hora </w:t>
      </w:r>
      <w:r w:rsidRPr="00B9289B">
        <w:rPr>
          <w:sz w:val="22"/>
          <w:szCs w:val="22"/>
        </w:rPr>
        <w:t xml:space="preserve"> de</w:t>
      </w:r>
      <w:proofErr w:type="gramEnd"/>
      <w:r w:rsidRPr="00B9289B">
        <w:rPr>
          <w:sz w:val="22"/>
          <w:szCs w:val="22"/>
        </w:rPr>
        <w:t xml:space="preserve"> codificar</w:t>
      </w:r>
      <w:r w:rsidR="00DA10A9" w:rsidRPr="00B9289B">
        <w:rPr>
          <w:sz w:val="22"/>
          <w:szCs w:val="22"/>
        </w:rPr>
        <w:t>.</w:t>
      </w:r>
    </w:p>
    <w:p w14:paraId="47019D22" w14:textId="77777777" w:rsidR="00CF5165" w:rsidRPr="00B9289B" w:rsidRDefault="00CF5165" w:rsidP="00CF5165">
      <w:pPr>
        <w:pStyle w:val="Ttulo3"/>
      </w:pPr>
      <w:bookmarkStart w:id="37" w:name="_Toc176513919"/>
      <w:r w:rsidRPr="00B9289B">
        <w:t xml:space="preserve">Visual </w:t>
      </w:r>
      <w:proofErr w:type="spellStart"/>
      <w:r w:rsidRPr="00B9289B">
        <w:t>Paradigm</w:t>
      </w:r>
      <w:bookmarkEnd w:id="37"/>
      <w:proofErr w:type="spellEnd"/>
      <w:r w:rsidRPr="00B9289B">
        <w:t xml:space="preserve"> </w:t>
      </w:r>
    </w:p>
    <w:p w14:paraId="23F603F6" w14:textId="0AB58300" w:rsidR="00CF5165" w:rsidRPr="00B9289B" w:rsidRDefault="00CF5165" w:rsidP="00665892">
      <w:pPr>
        <w:rPr>
          <w:sz w:val="22"/>
          <w:szCs w:val="22"/>
        </w:rPr>
      </w:pPr>
      <w:r w:rsidRPr="00B9289B">
        <w:t xml:space="preserve">Visual </w:t>
      </w:r>
      <w:proofErr w:type="spellStart"/>
      <w:r w:rsidRPr="00B9289B">
        <w:t>Paradigm</w:t>
      </w:r>
      <w:proofErr w:type="spellEnd"/>
      <w:r w:rsidRPr="00B9289B">
        <w:t xml:space="preserve"> para UML es una herramienta para desarrollo de aplicaciones utilizando modelado UML ideal para ingenieros de software, analistas de sistemas y arquitectos de sistemas que están interesados en la construcción de sistemas a gran escala y necesitan confiabilidad y estabilidad en el desarrollo orientado a objetos</w:t>
      </w:r>
      <w:r w:rsidR="00DC3E8C" w:rsidRPr="00B9289B">
        <w:t xml:space="preserve"> </w:t>
      </w:r>
      <w:r w:rsidR="00DC3E8C" w:rsidRPr="00B9289B">
        <w:fldChar w:fldCharType="begin"/>
      </w:r>
      <w:r w:rsidR="00344D59" w:rsidRPr="00B9289B">
        <w:instrText xml:space="preserve"> ADDIN ZOTERO_ITEM CSL_CITATION {"citationID":"5NwFvkME","properties":{"formattedCitation":"(De Arma-Hern\\uc0\\u225{}ndez &amp; Sabl\\uc0\\u243{}n-Fern\\uc0\\u225{}ndez, 2019)","plainCitation":"(De Arma-Hernández &amp; Sablón-Fernández, 2019)","noteIndex":0},"citationItems":[{"id":"MxmvkxFH/BHrTA5fg","uris":["http://zotero.org/users/local/ICSZTfAC/items/Y5ECRZ96"],"itemData":{"id":154,"type":"article-journal","container-title":"Ciencia &amp; Futuro","issue":"2","note":"ISBN: 2306-823X","page":"106-127","title":"Aplicación web para la gestión de la información especializada en Geociencia","volume":"9","author":[{"family":"De Arma-Hernández","given":"Arianna"},{"family":"Sablón-Fernández","given":"Luis E."}],"issued":{"date-parts":[["2019"]]}}}],"schema":"https://github.com/citation-style-language/schema/raw/master/csl-citation.json"} </w:instrText>
      </w:r>
      <w:r w:rsidR="00DC3E8C" w:rsidRPr="00B9289B">
        <w:fldChar w:fldCharType="separate"/>
      </w:r>
      <w:r w:rsidR="00DC3E8C" w:rsidRPr="00B9289B">
        <w:t>(De Arma-Hernández &amp; Sablón-Fernández, 2019)</w:t>
      </w:r>
      <w:r w:rsidR="00DC3E8C" w:rsidRPr="00B9289B">
        <w:fldChar w:fldCharType="end"/>
      </w:r>
    </w:p>
    <w:p w14:paraId="3002A958" w14:textId="77777777" w:rsidR="00CD5EB0" w:rsidRPr="00B9289B" w:rsidRDefault="00CD5EB0" w:rsidP="00CD5EB0">
      <w:pPr>
        <w:pStyle w:val="Ttulo3"/>
      </w:pPr>
      <w:bookmarkStart w:id="38" w:name="_Toc176513920"/>
      <w:r w:rsidRPr="00B9289B">
        <w:t>Git</w:t>
      </w:r>
      <w:bookmarkEnd w:id="38"/>
      <w:r w:rsidRPr="00B9289B">
        <w:t xml:space="preserve"> </w:t>
      </w:r>
    </w:p>
    <w:p w14:paraId="7127588D" w14:textId="151CFD49" w:rsidR="00680710" w:rsidRPr="00B9289B" w:rsidRDefault="002876DE" w:rsidP="002876DE">
      <w:r w:rsidRPr="00B9289B">
        <w:t>Git es un sistema avanzado de control de versiones, permite rastrear el progreso de un proyecto a lo largo del tiempo ya que hace capturas del mismo a medida que evoluciona y los cambios se van registrando. Esto permite ver qué cambios se hicieron, quién los hizo y por qué, e incluso volver a versiones anteriores. Facilita el trabajo en paralelo de varios participantes e ir haciendo capturas del trabajo de cada uno para luego unirlos.</w:t>
      </w:r>
      <w:r w:rsidR="00680710" w:rsidRPr="00B9289B">
        <w:fldChar w:fldCharType="begin"/>
      </w:r>
      <w:r w:rsidR="00344D59" w:rsidRPr="00B9289B">
        <w:instrText xml:space="preserve"> ADDIN ZOTERO_ITEM CSL_CITATION {"citationID":"n9HOrXiu","properties":{"formattedCitation":"(Astigarraga &amp; Cruz-Alonso, 2022)","plainCitation":"(Astigarraga &amp; Cruz-Alonso, 2022)","noteIndex":0},"citationItems":[{"id":"MxmvkxFH/hG3TEQ3U","uris":["http://zotero.org/users/local/ICSZTfAC/items/K2C5LDR3"],"itemData":{"id":155,"type":"article-journal","container-title":"Ecosistemas","issue":"1","note":"ISBN: 1697-2473","page":"2332-2332","title":"¡ Se puede entender cómo funcionan Git y GitHub!","volume":"31","author":[{"family":"Astigarraga","given":"Julen"},{"family":"Cruz-Alonso","given":"Verónica"}],"issued":{"date-parts":[["2022"]]}}}],"schema":"https://github.com/citation-style-language/schema/raw/master/csl-citation.json"} </w:instrText>
      </w:r>
      <w:r w:rsidR="00680710" w:rsidRPr="00B9289B">
        <w:fldChar w:fldCharType="separate"/>
      </w:r>
      <w:r w:rsidR="00680710" w:rsidRPr="00B9289B">
        <w:t>(Astigarraga &amp; Cruz-Alonso, 2022)</w:t>
      </w:r>
      <w:r w:rsidR="00680710" w:rsidRPr="00B9289B">
        <w:fldChar w:fldCharType="end"/>
      </w:r>
    </w:p>
    <w:p w14:paraId="0D7D1349" w14:textId="77777777" w:rsidR="00211E73" w:rsidRPr="00B9289B" w:rsidRDefault="00116EA3" w:rsidP="00116EA3">
      <w:pPr>
        <w:pStyle w:val="Ttulo3"/>
      </w:pPr>
      <w:bookmarkStart w:id="39" w:name="_Toc176513921"/>
      <w:proofErr w:type="spellStart"/>
      <w:r w:rsidRPr="00B9289B">
        <w:t>Pos</w:t>
      </w:r>
      <w:r w:rsidR="009D5F16" w:rsidRPr="00B9289B">
        <w:t>t</w:t>
      </w:r>
      <w:r w:rsidRPr="00B9289B">
        <w:t>man</w:t>
      </w:r>
      <w:bookmarkEnd w:id="39"/>
      <w:proofErr w:type="spellEnd"/>
      <w:r w:rsidR="002876DE" w:rsidRPr="00B9289B">
        <w:t xml:space="preserve"> </w:t>
      </w:r>
    </w:p>
    <w:p w14:paraId="125986F4" w14:textId="6DC3208A" w:rsidR="00211E73" w:rsidRPr="00B9289B" w:rsidRDefault="00211E73" w:rsidP="00FA678D">
      <w:pPr>
        <w:pStyle w:val="Sinespaciado"/>
        <w:jc w:val="both"/>
        <w:rPr>
          <w:rStyle w:val="Enlacedelndice"/>
          <w:rFonts w:ascii="Arial" w:hAnsi="Arial" w:cs="Arial"/>
          <w:sz w:val="24"/>
          <w:szCs w:val="24"/>
        </w:rPr>
      </w:pPr>
      <w:proofErr w:type="spellStart"/>
      <w:r w:rsidRPr="00B9289B">
        <w:rPr>
          <w:rStyle w:val="Enlacedelndice"/>
          <w:rFonts w:ascii="Arial" w:hAnsi="Arial" w:cs="Arial"/>
          <w:sz w:val="24"/>
          <w:szCs w:val="24"/>
        </w:rPr>
        <w:t>Postman</w:t>
      </w:r>
      <w:proofErr w:type="spellEnd"/>
      <w:r w:rsidRPr="00B9289B">
        <w:rPr>
          <w:rStyle w:val="Enlacedelndice"/>
          <w:rFonts w:ascii="Arial" w:hAnsi="Arial" w:cs="Arial"/>
          <w:sz w:val="24"/>
          <w:szCs w:val="24"/>
        </w:rPr>
        <w:t xml:space="preserve"> es la plataforma de API líder en el mundo. Las funciones de </w:t>
      </w:r>
      <w:proofErr w:type="spellStart"/>
      <w:r w:rsidRPr="00B9289B">
        <w:rPr>
          <w:rStyle w:val="Enlacedelndice"/>
          <w:rFonts w:ascii="Arial" w:hAnsi="Arial" w:cs="Arial"/>
          <w:sz w:val="24"/>
          <w:szCs w:val="24"/>
        </w:rPr>
        <w:t>Postman</w:t>
      </w:r>
      <w:proofErr w:type="spellEnd"/>
      <w:r w:rsidRPr="00B9289B">
        <w:rPr>
          <w:rStyle w:val="Enlacedelndice"/>
          <w:rFonts w:ascii="Arial" w:hAnsi="Arial" w:cs="Arial"/>
          <w:sz w:val="24"/>
          <w:szCs w:val="24"/>
        </w:rPr>
        <w:t xml:space="preserve"> simplifican cada paso de la creación de una API y agilizan la colaboración para ayudar a crear mejores API, más rápido. Lanzada en el año 2012, </w:t>
      </w:r>
      <w:proofErr w:type="spellStart"/>
      <w:r w:rsidRPr="00B9289B">
        <w:rPr>
          <w:rStyle w:val="Enlacedelndice"/>
          <w:rFonts w:ascii="Arial" w:hAnsi="Arial" w:cs="Arial"/>
          <w:sz w:val="24"/>
          <w:szCs w:val="24"/>
        </w:rPr>
        <w:t>Postman</w:t>
      </w:r>
      <w:proofErr w:type="spellEnd"/>
      <w:r w:rsidRPr="00B9289B">
        <w:rPr>
          <w:rStyle w:val="Enlacedelndice"/>
          <w:rFonts w:ascii="Arial" w:hAnsi="Arial" w:cs="Arial"/>
          <w:sz w:val="24"/>
          <w:szCs w:val="24"/>
        </w:rPr>
        <w:t xml:space="preserve"> es un cliente para restear </w:t>
      </w:r>
      <w:proofErr w:type="spellStart"/>
      <w:r w:rsidRPr="00B9289B">
        <w:rPr>
          <w:rStyle w:val="Enlacedelndice"/>
          <w:rFonts w:ascii="Arial" w:hAnsi="Arial" w:cs="Arial"/>
          <w:sz w:val="24"/>
          <w:szCs w:val="24"/>
        </w:rPr>
        <w:t>APIs</w:t>
      </w:r>
      <w:proofErr w:type="spellEnd"/>
      <w:r w:rsidRPr="00B9289B">
        <w:rPr>
          <w:rStyle w:val="Enlacedelndice"/>
          <w:rFonts w:ascii="Arial" w:hAnsi="Arial" w:cs="Arial"/>
          <w:sz w:val="24"/>
          <w:szCs w:val="24"/>
        </w:rPr>
        <w:t xml:space="preserve">, por el momento es más utilizada para realizar peticiones </w:t>
      </w:r>
      <w:r w:rsidRPr="00B9289B">
        <w:rPr>
          <w:rStyle w:val="Enlacedelndice"/>
          <w:rFonts w:ascii="Arial" w:hAnsi="Arial" w:cs="Arial"/>
          <w:sz w:val="24"/>
          <w:szCs w:val="24"/>
        </w:rPr>
        <w:lastRenderedPageBreak/>
        <w:t xml:space="preserve">API REST de manera simple, este gestiona nuestra API, así como documentarla. </w:t>
      </w:r>
      <w:r w:rsidR="00344D59" w:rsidRPr="00B9289B">
        <w:rPr>
          <w:rStyle w:val="Enlacedelndice"/>
          <w:rFonts w:ascii="Arial" w:hAnsi="Arial" w:cs="Arial"/>
          <w:color w:val="FF0000"/>
          <w:sz w:val="24"/>
          <w:szCs w:val="24"/>
        </w:rPr>
        <w:fldChar w:fldCharType="begin"/>
      </w:r>
      <w:r w:rsidR="00344D59" w:rsidRPr="00B9289B">
        <w:rPr>
          <w:rStyle w:val="Enlacedelndice"/>
          <w:rFonts w:ascii="Arial" w:hAnsi="Arial" w:cs="Arial"/>
          <w:color w:val="FF0000"/>
          <w:sz w:val="24"/>
          <w:szCs w:val="24"/>
        </w:rPr>
        <w:instrText xml:space="preserve"> ADDIN ZOTERO_ITEM CSL_CITATION {"citationID":"WNUVVJMd","properties":{"formattedCitation":"(Monci\\uc0\\u243{}n Rodr\\uc0\\u237{}guez, 2023)","plainCitation":"(Monción Rodríguez, 2023)","noteIndex":0},"citationItems":[{"id":383,"uris":["http://zotero.org/users/local/l7Hp8k1w/items/VCF7H7QU"],"itemData":{"id":383,"type":"article-journal","title":"Diseño e implementación de una plataforma y API para la enseñanza de la tecnología REST","author":[{"family":"Monción Rodríguez","given":"Cristian Lorenzo"}],"issued":{"date-parts":[["2023"]]}}}],"schema":"https://github.com/citation-style-language/schema/raw/master/csl-citation.json"} </w:instrText>
      </w:r>
      <w:r w:rsidR="00344D59" w:rsidRPr="00B9289B">
        <w:rPr>
          <w:rStyle w:val="Enlacedelndice"/>
          <w:rFonts w:ascii="Arial" w:hAnsi="Arial" w:cs="Arial"/>
          <w:color w:val="FF0000"/>
          <w:sz w:val="24"/>
          <w:szCs w:val="24"/>
        </w:rPr>
        <w:fldChar w:fldCharType="separate"/>
      </w:r>
      <w:r w:rsidR="00344D59" w:rsidRPr="00B9289B">
        <w:rPr>
          <w:rFonts w:ascii="Arial" w:hAnsi="Arial" w:cs="Arial"/>
          <w:sz w:val="24"/>
          <w:szCs w:val="24"/>
        </w:rPr>
        <w:t>(Monción Rodríguez, 2023)</w:t>
      </w:r>
      <w:r w:rsidR="00344D59" w:rsidRPr="00B9289B">
        <w:rPr>
          <w:rStyle w:val="Enlacedelndice"/>
          <w:rFonts w:ascii="Arial" w:hAnsi="Arial" w:cs="Arial"/>
          <w:color w:val="FF0000"/>
          <w:sz w:val="24"/>
          <w:szCs w:val="24"/>
        </w:rPr>
        <w:fldChar w:fldCharType="end"/>
      </w:r>
    </w:p>
    <w:p w14:paraId="0F9AF14C" w14:textId="77777777" w:rsidR="008B3A94" w:rsidRPr="00B9289B" w:rsidRDefault="008B3A94" w:rsidP="008B3A94"/>
    <w:p w14:paraId="46279BFE" w14:textId="77777777" w:rsidR="008B3A94" w:rsidRPr="00B9289B" w:rsidRDefault="008B3A94" w:rsidP="008B3A94">
      <w:pPr>
        <w:pStyle w:val="Ttulo3"/>
      </w:pPr>
      <w:bookmarkStart w:id="40" w:name="_Toc176513922"/>
      <w:r w:rsidRPr="00B9289B">
        <w:t xml:space="preserve">Mongo </w:t>
      </w:r>
      <w:proofErr w:type="spellStart"/>
      <w:r w:rsidRPr="00B9289B">
        <w:t>Compass</w:t>
      </w:r>
      <w:bookmarkEnd w:id="40"/>
      <w:proofErr w:type="spellEnd"/>
      <w:r w:rsidRPr="00B9289B">
        <w:t xml:space="preserve">  </w:t>
      </w:r>
    </w:p>
    <w:p w14:paraId="78983FA1" w14:textId="6A051757" w:rsidR="008B3A94" w:rsidRPr="00B9289B" w:rsidRDefault="008B3A94" w:rsidP="008B3A94">
      <w:pPr>
        <w:rPr>
          <w:color w:val="FF0000"/>
        </w:rPr>
      </w:pPr>
      <w:r w:rsidRPr="00B9289B">
        <w:t xml:space="preserve">MongoDB </w:t>
      </w:r>
      <w:proofErr w:type="spellStart"/>
      <w:r w:rsidRPr="00B9289B">
        <w:t>Compass</w:t>
      </w:r>
      <w:proofErr w:type="spellEnd"/>
      <w:r w:rsidRPr="00B9289B">
        <w:t xml:space="preserve"> es la GUI de MongoDB. </w:t>
      </w:r>
      <w:proofErr w:type="spellStart"/>
      <w:r w:rsidRPr="00B9289B">
        <w:t>Compass</w:t>
      </w:r>
      <w:proofErr w:type="spellEnd"/>
      <w:r w:rsidRPr="00B9289B">
        <w:t xml:space="preserve"> permite analizar y comprender el contenido de los datos sin un conocimiento formal de la sintaxis de consulta de MongoDB. Además de explorar los datos en un entorno visual, también se puede utilizar </w:t>
      </w:r>
      <w:proofErr w:type="spellStart"/>
      <w:r w:rsidRPr="00B9289B">
        <w:t>Compass</w:t>
      </w:r>
      <w:proofErr w:type="spellEnd"/>
      <w:r w:rsidRPr="00B9289B">
        <w:t xml:space="preserve"> para optimizar el rendimiento de las consultas, administrar índices e implementar la validación de documentos. </w:t>
      </w:r>
      <w:r w:rsidR="00344D59" w:rsidRPr="00B9289B">
        <w:rPr>
          <w:color w:val="FF0000"/>
        </w:rPr>
        <w:fldChar w:fldCharType="begin"/>
      </w:r>
      <w:r w:rsidR="00344D59" w:rsidRPr="00B9289B">
        <w:rPr>
          <w:color w:val="FF0000"/>
        </w:rPr>
        <w:instrText xml:space="preserve"> ADDIN ZOTERO_ITEM CSL_CITATION {"citationID":"oo2duYDx","properties":{"formattedCitation":"(Vidal Dom\\uc0\\u237{}nguez, 2021)","plainCitation":"(Vidal Domínguez, 2021)","noteIndex":0},"citationItems":[{"id":387,"uris":["http://zotero.org/users/local/l7Hp8k1w/items/QC4VKD25"],"itemData":{"id":387,"type":"thesis","publisher":"Universitat Politècnica de València","title":"Desarrollo de una app multiplataforma para la generación y almacenamiento de contraseñas seguras","author":[{"family":"Vidal Domínguez","given":"Mario"}],"issued":{"date-parts":[["2021"]]}}}],"schema":"https://github.com/citation-style-language/schema/raw/master/csl-citation.json"} </w:instrText>
      </w:r>
      <w:r w:rsidR="00344D59" w:rsidRPr="00B9289B">
        <w:rPr>
          <w:color w:val="FF0000"/>
        </w:rPr>
        <w:fldChar w:fldCharType="separate"/>
      </w:r>
      <w:r w:rsidR="00344D59" w:rsidRPr="00B9289B">
        <w:t>(Vidal Domínguez, 2021)</w:t>
      </w:r>
      <w:r w:rsidR="00344D59" w:rsidRPr="00B9289B">
        <w:rPr>
          <w:color w:val="FF0000"/>
        </w:rPr>
        <w:fldChar w:fldCharType="end"/>
      </w:r>
      <w:r w:rsidR="00344D59" w:rsidRPr="00B9289B">
        <w:rPr>
          <w:color w:val="FF0000"/>
        </w:rPr>
        <w:t>.</w:t>
      </w:r>
    </w:p>
    <w:p w14:paraId="03CDF3F6" w14:textId="77777777" w:rsidR="00D33DEF" w:rsidRPr="00B9289B" w:rsidRDefault="00D33DEF" w:rsidP="00D33DEF">
      <w:pPr>
        <w:pStyle w:val="Ttulo3"/>
      </w:pPr>
      <w:bookmarkStart w:id="41" w:name="_Toc176513923"/>
      <w:proofErr w:type="spellStart"/>
      <w:r w:rsidRPr="00B9289B">
        <w:t>Node</w:t>
      </w:r>
      <w:proofErr w:type="spellEnd"/>
      <w:r w:rsidRPr="00B9289B">
        <w:t xml:space="preserve"> </w:t>
      </w:r>
      <w:r w:rsidR="00FA678D" w:rsidRPr="00B9289B">
        <w:t>.JS</w:t>
      </w:r>
      <w:bookmarkEnd w:id="41"/>
    </w:p>
    <w:p w14:paraId="0F14CA36" w14:textId="5B1ECF01" w:rsidR="002876DE" w:rsidRPr="00B9289B" w:rsidRDefault="00FA678D" w:rsidP="00FA678D">
      <w:r w:rsidRPr="00B9289B">
        <w:t>Es un entorno en tiempo de ejecución multiplataforma de código abierto del lado del servidor en el lenguaje de programación JavaScript, asíncrono, con E/S</w:t>
      </w:r>
      <w:r w:rsidR="002578BB" w:rsidRPr="00B9289B">
        <w:t xml:space="preserve"> (Entrada y salida)</w:t>
      </w:r>
      <w:r w:rsidRPr="00B9289B">
        <w:t xml:space="preserve"> de datos en una arquitectura orientada a eventos y basado en el motor V8 de Google. Fue creado con el enfoque de ser útil en la creación de programas de red altamente escalables, </w:t>
      </w:r>
      <w:proofErr w:type="gramStart"/>
      <w:r w:rsidRPr="00B9289B">
        <w:t>como</w:t>
      </w:r>
      <w:proofErr w:type="gramEnd"/>
      <w:r w:rsidRPr="00B9289B">
        <w:t xml:space="preserve"> por ejemplo, servidores web. Fue creado por Ryan Dahl en 2009 y su evolución está apadrinada por la empresa </w:t>
      </w:r>
      <w:proofErr w:type="spellStart"/>
      <w:r w:rsidRPr="00B9289B">
        <w:t>Joyent</w:t>
      </w:r>
      <w:proofErr w:type="spellEnd"/>
      <w:r w:rsidRPr="00B9289B">
        <w:t>, que además tiene contratado a Dahl en plantilla</w:t>
      </w:r>
      <w:r w:rsidRPr="00B9289B">
        <w:rPr>
          <w:color w:val="FF0000"/>
        </w:rPr>
        <w:t xml:space="preserve">. </w:t>
      </w:r>
      <w:r w:rsidR="00344D59" w:rsidRPr="00B9289B">
        <w:rPr>
          <w:color w:val="FF0000"/>
        </w:rPr>
        <w:t xml:space="preserve"> </w:t>
      </w:r>
      <w:r w:rsidR="00344D59" w:rsidRPr="00B9289B">
        <w:rPr>
          <w:color w:val="FF0000"/>
        </w:rPr>
        <w:fldChar w:fldCharType="begin"/>
      </w:r>
      <w:r w:rsidR="00344D59" w:rsidRPr="00B9289B">
        <w:rPr>
          <w:color w:val="FF0000"/>
        </w:rPr>
        <w:instrText xml:space="preserve"> ADDIN ZOTERO_ITEM CSL_CITATION {"citationID":"40heq6Ka","properties":{"formattedCitation":"(Romero Garc\\uc0\\u237{}a, 2022)","plainCitation":"(Romero García, 2022)","noteIndex":0},"citationItems":[{"id":386,"uris":["http://zotero.org/users/local/l7Hp8k1w/items/2VK9E7T2"],"itemData":{"id":386,"type":"thesis","publisher":"Babahoyo: UTB-FAFI. 2022","title":"Análisis comparativo de los lenguajes de programación NODE JS y asp. net para un sistema de registro de la “farmacia tu ahorro” en la ciudad de Babahoyo.","author":[{"family":"Romero García","given":"William Roberto"}],"issued":{"date-parts":[["2022"]]}}}],"schema":"https://github.com/citation-style-language/schema/raw/master/csl-citation.json"} </w:instrText>
      </w:r>
      <w:r w:rsidR="00344D59" w:rsidRPr="00B9289B">
        <w:rPr>
          <w:color w:val="FF0000"/>
        </w:rPr>
        <w:fldChar w:fldCharType="separate"/>
      </w:r>
      <w:r w:rsidR="00344D59" w:rsidRPr="00B9289B">
        <w:t>(Romero García, 2022)</w:t>
      </w:r>
      <w:r w:rsidR="00344D59" w:rsidRPr="00B9289B">
        <w:rPr>
          <w:color w:val="FF0000"/>
        </w:rPr>
        <w:fldChar w:fldCharType="end"/>
      </w:r>
    </w:p>
    <w:p w14:paraId="2B9E22AE" w14:textId="1712ED69" w:rsidR="00585425" w:rsidRPr="00B9289B" w:rsidRDefault="00585425" w:rsidP="00585425">
      <w:pPr>
        <w:pStyle w:val="Ttulo2"/>
      </w:pPr>
      <w:bookmarkStart w:id="42" w:name="_Toc176513924"/>
      <w:r w:rsidRPr="00B9289B">
        <w:t>Lenguajes a emplear en el desarrollo del sistema</w:t>
      </w:r>
      <w:bookmarkEnd w:id="42"/>
      <w:r w:rsidRPr="00B9289B">
        <w:t xml:space="preserve"> </w:t>
      </w:r>
    </w:p>
    <w:p w14:paraId="4C2A9D9A" w14:textId="775160D2" w:rsidR="00F750DE" w:rsidRPr="00F750DE" w:rsidRDefault="00F750DE" w:rsidP="00F750DE">
      <w:pPr>
        <w:spacing w:line="360" w:lineRule="auto"/>
        <w:rPr>
          <w:sz w:val="22"/>
          <w:szCs w:val="22"/>
        </w:rPr>
      </w:pPr>
      <w:r w:rsidRPr="00B9289B">
        <w:t>La Tecnología  es el </w:t>
      </w:r>
      <w:hyperlink r:id="rId22" w:history="1">
        <w:r w:rsidRPr="00B9289B">
          <w:rPr>
            <w:rStyle w:val="Hipervnculo"/>
            <w:color w:val="auto"/>
            <w:u w:val="none"/>
          </w:rPr>
          <w:t>conjunto</w:t>
        </w:r>
      </w:hyperlink>
      <w:r w:rsidRPr="00B9289B">
        <w:t> de nociones y </w:t>
      </w:r>
      <w:hyperlink r:id="rId23" w:history="1">
        <w:r w:rsidRPr="00B9289B">
          <w:rPr>
            <w:rStyle w:val="Hipervnculo"/>
            <w:bCs/>
            <w:color w:val="auto"/>
            <w:u w:val="none"/>
          </w:rPr>
          <w:t>conocimientos científicos</w:t>
        </w:r>
      </w:hyperlink>
      <w:r w:rsidRPr="00B9289B">
        <w:rPr>
          <w:rStyle w:val="Textoennegrita"/>
        </w:rPr>
        <w:t> </w:t>
      </w:r>
      <w:r w:rsidRPr="00B9289B">
        <w:rPr>
          <w:rStyle w:val="Textoennegrita"/>
          <w:b w:val="0"/>
        </w:rPr>
        <w:t>que el</w:t>
      </w:r>
      <w:r w:rsidRPr="00B9289B">
        <w:rPr>
          <w:rStyle w:val="Textoennegrita"/>
        </w:rPr>
        <w:t> </w:t>
      </w:r>
      <w:hyperlink r:id="rId24" w:history="1">
        <w:r w:rsidRPr="00B9289B">
          <w:rPr>
            <w:rStyle w:val="Hipervnculo"/>
            <w:bCs/>
            <w:color w:val="auto"/>
            <w:u w:val="none"/>
          </w:rPr>
          <w:t>ser humano</w:t>
        </w:r>
      </w:hyperlink>
      <w:r w:rsidRPr="00B9289B">
        <w:rPr>
          <w:rStyle w:val="Textoennegrita"/>
        </w:rPr>
        <w:t> </w:t>
      </w:r>
      <w:r w:rsidRPr="00B9289B">
        <w:rPr>
          <w:rStyle w:val="Textoennegrita"/>
          <w:b w:val="0"/>
        </w:rPr>
        <w:t>utiliza para lograr</w:t>
      </w:r>
      <w:r w:rsidRPr="00B9289B">
        <w:rPr>
          <w:rStyle w:val="Textoennegrita"/>
        </w:rPr>
        <w:t xml:space="preserve"> </w:t>
      </w:r>
      <w:r w:rsidRPr="00B9289B">
        <w:rPr>
          <w:rStyle w:val="Textoennegrita"/>
          <w:b w:val="0"/>
        </w:rPr>
        <w:t>un</w:t>
      </w:r>
      <w:r w:rsidRPr="00B9289B">
        <w:rPr>
          <w:rStyle w:val="Textoennegrita"/>
        </w:rPr>
        <w:t> </w:t>
      </w:r>
      <w:hyperlink r:id="rId25" w:history="1">
        <w:r w:rsidRPr="00B9289B">
          <w:rPr>
            <w:rStyle w:val="Hipervnculo"/>
            <w:bCs/>
            <w:color w:val="auto"/>
            <w:u w:val="none"/>
          </w:rPr>
          <w:t>objetivo</w:t>
        </w:r>
      </w:hyperlink>
      <w:r w:rsidRPr="00B9289B">
        <w:rPr>
          <w:rStyle w:val="Textoennegrita"/>
        </w:rPr>
        <w:t> </w:t>
      </w:r>
      <w:r w:rsidRPr="00B9289B">
        <w:rPr>
          <w:rStyle w:val="Textoennegrita"/>
          <w:b w:val="0"/>
        </w:rPr>
        <w:t>preciso</w:t>
      </w:r>
      <w:r w:rsidRPr="00B9289B">
        <w:t>, que puede ser la solución de un </w:t>
      </w:r>
      <w:hyperlink r:id="rId26" w:history="1">
        <w:r w:rsidRPr="00B9289B">
          <w:rPr>
            <w:rStyle w:val="Hipervnculo"/>
            <w:color w:val="auto"/>
            <w:u w:val="none"/>
          </w:rPr>
          <w:t>problema</w:t>
        </w:r>
      </w:hyperlink>
      <w:r w:rsidRPr="00B9289B">
        <w:t> específico del individuo o la satisfacción de alguna de sus necesidades.</w:t>
      </w:r>
      <w:r w:rsidRPr="00B9289B">
        <w:fldChar w:fldCharType="begin"/>
      </w:r>
      <w:r w:rsidRPr="00B9289B">
        <w:instrText xml:space="preserve"> ADDIN ZOTERO_ITEM CSL_CITATION {"citationID":"Yd5yOVR8","properties":{"formattedCitation":"({\\i{}Tecnolog\\uc0\\u237{}a - Concepto, tipos, ejemplos, evoluci\\uc0\\u243{}n, caracter\\uc0\\u237{}sticas}, s.\\uc0\\u160{}f.)","plainCitation":"(Tecnología - Concepto, tipos, ejemplos, evolución, características, s. f.)","noteIndex":0},"citationItems":[{"id":"MxmvkxFH/dPMTUWnp","uris":["http://zotero.org/users/13351438/items/3759TQNZ"],"itemData":{"id":16,"type":"webpage","title":"Tecnología - Concepto, tipos, ejemplos, evolución, características","URL":"https://concepto.de/tecnologia/#ixzz8O8i9AU6q","accessed":{"date-parts":[["2024",1,7]]}}}],"schema":"https://github.com/citation-style-language/schema/raw/master/csl-citation.json"} </w:instrText>
      </w:r>
      <w:r w:rsidRPr="00B9289B">
        <w:fldChar w:fldCharType="separate"/>
      </w:r>
      <w:r w:rsidRPr="00B9289B">
        <w:t>(</w:t>
      </w:r>
      <w:r w:rsidRPr="00B9289B">
        <w:rPr>
          <w:i/>
          <w:iCs/>
        </w:rPr>
        <w:t>Tecnología - Concepto, tipos, ejemplos, evolución, características</w:t>
      </w:r>
      <w:r w:rsidRPr="00B9289B">
        <w:t>, s. f.)</w:t>
      </w:r>
      <w:r w:rsidRPr="00B9289B">
        <w:fldChar w:fldCharType="end"/>
      </w:r>
      <w:r>
        <w:rPr>
          <w:sz w:val="22"/>
          <w:szCs w:val="22"/>
        </w:rPr>
        <w:t>.</w:t>
      </w:r>
    </w:p>
    <w:p w14:paraId="6CA5355D" w14:textId="77777777" w:rsidR="009452EE" w:rsidRDefault="009452EE" w:rsidP="002E1965">
      <w:pPr>
        <w:pStyle w:val="Ttulo3"/>
      </w:pPr>
      <w:bookmarkStart w:id="43" w:name="_Toc176513925"/>
      <w:proofErr w:type="spellStart"/>
      <w:r>
        <w:t>React</w:t>
      </w:r>
      <w:bookmarkEnd w:id="43"/>
      <w:proofErr w:type="spellEnd"/>
      <w:r>
        <w:t xml:space="preserve"> </w:t>
      </w:r>
    </w:p>
    <w:p w14:paraId="18FD2DEB" w14:textId="24CD6EB0" w:rsidR="009452EE" w:rsidRPr="009452EE" w:rsidRDefault="009452EE" w:rsidP="009452EE">
      <w:pPr>
        <w:spacing w:line="240" w:lineRule="auto"/>
      </w:pPr>
      <w:r>
        <w:t xml:space="preserve">La librería </w:t>
      </w:r>
      <w:proofErr w:type="spellStart"/>
      <w:r>
        <w:t>React</w:t>
      </w:r>
      <w:proofErr w:type="spellEnd"/>
      <w:r>
        <w:t xml:space="preserve"> es una solución a un problema que los desarrolladores enfrentaban y es la creación de interfaces de usuario que pueden ser complejas debido a la cantidad de componentes que cambian frecuentemente con el tiempo y sin tener que escribir mucho código JavaScript. Esta librería comparte muchos aspectos de los </w:t>
      </w:r>
      <w:proofErr w:type="spellStart"/>
      <w:r>
        <w:t>frontend</w:t>
      </w:r>
      <w:proofErr w:type="spellEnd"/>
      <w:r>
        <w:t xml:space="preserve"> </w:t>
      </w:r>
      <w:proofErr w:type="spellStart"/>
      <w:r>
        <w:t>frameworks</w:t>
      </w:r>
      <w:proofErr w:type="spellEnd"/>
      <w:r>
        <w:t xml:space="preserve"> pero su propósito es organizar los elementos HTML en componentes.</w:t>
      </w:r>
      <w:r w:rsidR="000517C8">
        <w:fldChar w:fldCharType="begin"/>
      </w:r>
      <w:r w:rsidR="000517C8">
        <w:instrText xml:space="preserve"> ADDIN ZOTERO_ITEM CSL_CITATION {"citationID":"vpeVLijO","properties":{"formattedCitation":"(Ceron Galindo, 2019)","plainCitation":"(Ceron Galindo, 2019)","noteIndex":0},"citationItems":[{"id":382,"uris":["http://zotero.org/users/local/l7Hp8k1w/items/SFLWL6D6"],"itemData":{"id":382,"type":"article-journal","note":"publisher: Jose Miguel Ceron Galindo","title":"React js: la nueva tendencia en aplicaciones web, enfocadas en el control dinámico de datos","author":[{"family":"Ceron Galindo","given":"Jose Miguel"}],"issued":{"date-parts":[["2019"]]}}}],"schema":"https://github.com/citation-style-language/schema/raw/master/csl-citation.json"} </w:instrText>
      </w:r>
      <w:r w:rsidR="000517C8">
        <w:fldChar w:fldCharType="separate"/>
      </w:r>
      <w:r w:rsidR="000517C8" w:rsidRPr="000517C8">
        <w:t>(Ceron Galindo, 2019)</w:t>
      </w:r>
      <w:r w:rsidR="000517C8">
        <w:fldChar w:fldCharType="end"/>
      </w:r>
    </w:p>
    <w:p w14:paraId="43D75109" w14:textId="77777777" w:rsidR="009452EE" w:rsidRPr="009452EE" w:rsidRDefault="009452EE" w:rsidP="009452EE">
      <w:pPr>
        <w:pStyle w:val="Ttulo3"/>
      </w:pPr>
      <w:bookmarkStart w:id="44" w:name="_Toc176513926"/>
      <w:r>
        <w:t>HTML</w:t>
      </w:r>
      <w:bookmarkEnd w:id="44"/>
    </w:p>
    <w:p w14:paraId="364C96BE" w14:textId="3EFCC3C9" w:rsidR="009452EE" w:rsidRDefault="009452EE" w:rsidP="009452EE">
      <w:r>
        <w:t>HTML (</w:t>
      </w:r>
      <w:proofErr w:type="spellStart"/>
      <w:r>
        <w:t>HyperText</w:t>
      </w:r>
      <w:proofErr w:type="spellEnd"/>
      <w:r>
        <w:t xml:space="preserve"> </w:t>
      </w:r>
      <w:proofErr w:type="spellStart"/>
      <w:r>
        <w:t>Markup</w:t>
      </w:r>
      <w:proofErr w:type="spellEnd"/>
      <w:r>
        <w:t xml:space="preserve"> </w:t>
      </w:r>
      <w:proofErr w:type="spellStart"/>
      <w:r>
        <w:t>Language</w:t>
      </w:r>
      <w:proofErr w:type="spellEnd"/>
      <w:r>
        <w:t>) es un lenguaje muy senci</w:t>
      </w:r>
      <w:r w:rsidR="00D33DEF">
        <w:t>llo que permite describir hiper</w:t>
      </w:r>
      <w:r>
        <w:t>texto, es decir, texto presentado de forma estructurada y agrada</w:t>
      </w:r>
      <w:r w:rsidR="00D33DEF">
        <w:t>ble, con vínculos o enlaces (</w:t>
      </w:r>
      <w:proofErr w:type="spellStart"/>
      <w:r w:rsidR="00D33DEF">
        <w:t>hy</w:t>
      </w:r>
      <w:r>
        <w:t>perlinks</w:t>
      </w:r>
      <w:proofErr w:type="spellEnd"/>
      <w:r>
        <w:t>) que conducen a otros documentos o fuentes de informac</w:t>
      </w:r>
      <w:r w:rsidR="00D33DEF">
        <w:t>ión relacionadas y con insercio</w:t>
      </w:r>
      <w:r>
        <w:t>nes multimedia (gráficos, sonido, etc.)</w:t>
      </w:r>
      <w:r w:rsidR="00F750DE">
        <w:fldChar w:fldCharType="begin"/>
      </w:r>
      <w:r w:rsidR="00F750DE">
        <w:instrText xml:space="preserve"> ADDIN ZOTERO_ITEM CSL_CITATION {"citationID":"fd4WFdWl","properties":{"formattedCitation":"(Casado Vara, 2019)","plainCitation":"(Casado Vara, 2019)","noteIndex":0},"citationItems":[{"id":381,"uris":["http://zotero.org/users/local/l7Hp8k1w/items/UASRYSTH"],"itemData":{"id":381,"type":"article-journal","note":"ISBN: 8490128626\npublisher: Ediciones Universidad de Salamanca (España)","title":"Introducción a HTML","author":[{"family":"Casado Vara","given":"Roberto Carlos"}],"issued":{"date-parts":[["2019"]]}}}],"schema":"https://github.com/citation-style-language/schema/raw/master/csl-citation.json"} </w:instrText>
      </w:r>
      <w:r w:rsidR="00F750DE">
        <w:fldChar w:fldCharType="separate"/>
      </w:r>
      <w:r w:rsidR="00F750DE" w:rsidRPr="00F750DE">
        <w:t>(Casado Vara, 2019)</w:t>
      </w:r>
      <w:r w:rsidR="00F750DE">
        <w:fldChar w:fldCharType="end"/>
      </w:r>
    </w:p>
    <w:p w14:paraId="01EFBCE8" w14:textId="4EA621F1" w:rsidR="00F0006B" w:rsidRDefault="00F0006B" w:rsidP="00F0006B">
      <w:pPr>
        <w:pStyle w:val="Ttulo3"/>
      </w:pPr>
      <w:bookmarkStart w:id="45" w:name="_Toc176513927"/>
      <w:r>
        <w:t>CSS</w:t>
      </w:r>
      <w:bookmarkEnd w:id="45"/>
    </w:p>
    <w:p w14:paraId="56710147" w14:textId="3CD4A3B1" w:rsidR="00F0006B" w:rsidRPr="00F0006B" w:rsidRDefault="00F0006B" w:rsidP="00F0006B">
      <w:r>
        <w:t xml:space="preserve">CSS es un lenguaje de diseño que es utilizado para darle vida a una página web creada con un lenguaje de marcado en este caso HTML, CSS define reglas de estilo refiriéndose a un elemento o tag (etiqueta </w:t>
      </w:r>
      <w:proofErr w:type="spellStart"/>
      <w:r>
        <w:t>html</w:t>
      </w:r>
      <w:proofErr w:type="spellEnd"/>
      <w:r>
        <w:t xml:space="preserve">) para modificar sus atributos, esto puede ser el color, el tamaño, posición etc. CSS se maneja con selectores que pueden ser desde una etiqueta, así como incluir atributos como (cases o id) que determinan en un código </w:t>
      </w:r>
      <w:proofErr w:type="spellStart"/>
      <w:r>
        <w:t>html</w:t>
      </w:r>
      <w:proofErr w:type="spellEnd"/>
      <w:r>
        <w:t xml:space="preserve">. </w:t>
      </w:r>
      <w:r>
        <w:fldChar w:fldCharType="begin"/>
      </w:r>
      <w:r>
        <w:instrText xml:space="preserve"> ADDIN ZOTERO_ITEM CSL_CITATION {"citationID":"8CDfzBHt","properties":{"formattedCitation":"(Monci\\uc0\\u243{}n Rodr\\uc0\\u237{}guez, 2023)","plainCitation":"(Monción Rodríguez, 2023)","noteIndex":0},"citationItems":[{"id":383,"uris":["http://zotero.org/users/local/l7Hp8k1w/items/VCF7H7QU"],"itemData":{"id":383,"type":"article-journal","title":"Diseño e implementación de una plataforma y API para la enseñanza de la tecnología REST","author":[{"family":"Monción Rodríguez","given":"Cristian Lorenzo"}],"issued":{"date-parts":[["2023"]]}}}],"schema":"https://github.com/citation-style-language/schema/raw/master/csl-citation.json"} </w:instrText>
      </w:r>
      <w:r>
        <w:fldChar w:fldCharType="separate"/>
      </w:r>
      <w:r w:rsidRPr="00F0006B">
        <w:t>(Monción Rodríguez, 2023)</w:t>
      </w:r>
      <w:r>
        <w:fldChar w:fldCharType="end"/>
      </w:r>
    </w:p>
    <w:p w14:paraId="333FD403" w14:textId="77777777" w:rsidR="00636540" w:rsidRDefault="00636540" w:rsidP="00636540">
      <w:pPr>
        <w:pStyle w:val="Ttulo3"/>
      </w:pPr>
      <w:bookmarkStart w:id="46" w:name="_Toc176513928"/>
      <w:proofErr w:type="spellStart"/>
      <w:r>
        <w:lastRenderedPageBreak/>
        <w:t>Javascript</w:t>
      </w:r>
      <w:bookmarkEnd w:id="46"/>
      <w:proofErr w:type="spellEnd"/>
    </w:p>
    <w:p w14:paraId="32B53A87" w14:textId="406F1EA6" w:rsidR="00636540" w:rsidRDefault="00636540" w:rsidP="009452EE">
      <w:r>
        <w:t>JavaScript es un lenguaje de programación que se utiliza principalmente para crear páginas web dinámicas. Una página web dinámica es aquella que incorpora efectos como texto que aparece y desaparece, animaciones, acciones que se activan al pulsar botones y ventanas con mensajes de aviso al usuario. Técnicamente, JavaScript es un lenguaje de programación interpretado, por lo que no es necesario compilar los programas para ejecutarlos. En otras palabras, los programas escritos con JavaScript se pueden probar directamente en cualquier navegador sin necesidad de procesos intermedios</w:t>
      </w:r>
      <w:r w:rsidR="00344D59">
        <w:rPr>
          <w:b/>
          <w:color w:val="FF0000"/>
        </w:rPr>
        <w:t xml:space="preserve"> </w:t>
      </w:r>
      <w:r w:rsidR="00344D59">
        <w:rPr>
          <w:b/>
          <w:color w:val="FF0000"/>
        </w:rPr>
        <w:fldChar w:fldCharType="begin"/>
      </w:r>
      <w:r w:rsidR="00344D59">
        <w:rPr>
          <w:b/>
          <w:color w:val="FF0000"/>
        </w:rPr>
        <w:instrText xml:space="preserve"> ADDIN ZOTERO_ITEM CSL_CITATION {"citationID":"HSDSUHHY","properties":{"formattedCitation":"(P\\uc0\\u233{}rez, 2019)","plainCitation":"(Pérez, 2019)","noteIndex":0},"citationItems":[{"id":385,"uris":["http://zotero.org/users/local/l7Hp8k1w/items/PSD2XAUX"],"itemData":{"id":385,"type":"book","title":"introduccion a JavaScript","author":[{"family":"Pérez","given":"Javier Eguíluz"}],"issued":{"date-parts":[["2019"]]}}}],"schema":"https://github.com/citation-style-language/schema/raw/master/csl-citation.json"} </w:instrText>
      </w:r>
      <w:r w:rsidR="00344D59">
        <w:rPr>
          <w:b/>
          <w:color w:val="FF0000"/>
        </w:rPr>
        <w:fldChar w:fldCharType="separate"/>
      </w:r>
      <w:r w:rsidR="00344D59" w:rsidRPr="00344D59">
        <w:t>(Pérez, 2019)</w:t>
      </w:r>
      <w:r w:rsidR="00344D59">
        <w:rPr>
          <w:b/>
          <w:color w:val="FF0000"/>
        </w:rPr>
        <w:fldChar w:fldCharType="end"/>
      </w:r>
    </w:p>
    <w:p w14:paraId="6D9312CC" w14:textId="77777777" w:rsidR="00407644" w:rsidRDefault="00407644" w:rsidP="00407644">
      <w:pPr>
        <w:pStyle w:val="Ttulo3"/>
      </w:pPr>
      <w:bookmarkStart w:id="47" w:name="_Toc176513929"/>
      <w:r>
        <w:t>Mongo DB</w:t>
      </w:r>
      <w:bookmarkEnd w:id="47"/>
    </w:p>
    <w:p w14:paraId="7CFA13C5" w14:textId="1B3602FA" w:rsidR="00407644" w:rsidRPr="00CC18BA" w:rsidRDefault="00407644" w:rsidP="009452EE">
      <w:pPr>
        <w:rPr>
          <w:color w:val="FF0000"/>
        </w:rPr>
      </w:pPr>
      <w:r>
        <w:t xml:space="preserve">MongoDB es un sistema de base de datos NoSQL orientado a documentos de código abierto, que en lugar de guardar los datos en tablas lo hace en estructuras de datos BSON (similar a JSON) con un esquema dinámico. Una de las principales características a destacar de MongoDB, sin duda sería la velocidad, que alcanza un balance perfecto entre rendimiento y funcionalidad gracias a su sistema de consulta de contenidos. </w:t>
      </w:r>
      <w:r w:rsidR="00344D59">
        <w:rPr>
          <w:color w:val="FF0000"/>
        </w:rPr>
        <w:fldChar w:fldCharType="begin"/>
      </w:r>
      <w:r w:rsidR="00344D59">
        <w:rPr>
          <w:color w:val="FF0000"/>
        </w:rPr>
        <w:instrText xml:space="preserve"> ADDIN ZOTERO_ITEM CSL_CITATION {"citationID":"oUpvUU9W","properties":{"formattedCitation":"(Vidal Dom\\uc0\\u237{}nguez, 2021)","plainCitation":"(Vidal Domínguez, 2021)","noteIndex":0},"citationItems":[{"id":387,"uris":["http://zotero.org/users/local/l7Hp8k1w/items/QC4VKD25"],"itemData":{"id":387,"type":"thesis","publisher":"Universitat Politècnica de València","title":"Desarrollo de una app multiplataforma para la generación y almacenamiento de contraseñas seguras","author":[{"family":"Vidal Domínguez","given":"Mario"}],"issued":{"date-parts":[["2021"]]}}}],"schema":"https://github.com/citation-style-language/schema/raw/master/csl-citation.json"} </w:instrText>
      </w:r>
      <w:r w:rsidR="00344D59">
        <w:rPr>
          <w:color w:val="FF0000"/>
        </w:rPr>
        <w:fldChar w:fldCharType="separate"/>
      </w:r>
      <w:r w:rsidR="00344D59" w:rsidRPr="00344D59">
        <w:t>(Vidal Domínguez, 2021)</w:t>
      </w:r>
      <w:r w:rsidR="00344D59">
        <w:rPr>
          <w:color w:val="FF0000"/>
        </w:rPr>
        <w:fldChar w:fldCharType="end"/>
      </w:r>
    </w:p>
    <w:p w14:paraId="20D5576B" w14:textId="77777777" w:rsidR="002E1965" w:rsidRPr="00B9289B" w:rsidRDefault="00CD5EB0" w:rsidP="00CD5EB0">
      <w:pPr>
        <w:pStyle w:val="Ttulo2"/>
      </w:pPr>
      <w:bookmarkStart w:id="48" w:name="_Toc176513930"/>
      <w:r w:rsidRPr="00B9289B">
        <w:t>Arquitectura Cliente-Servidor</w:t>
      </w:r>
      <w:bookmarkEnd w:id="48"/>
      <w:r w:rsidRPr="00B9289B">
        <w:t xml:space="preserve"> </w:t>
      </w:r>
    </w:p>
    <w:p w14:paraId="3387583F" w14:textId="77777777" w:rsidR="006E2D14" w:rsidRPr="00B9289B" w:rsidRDefault="006E2D14" w:rsidP="00DE3FF8">
      <w:pPr>
        <w:pStyle w:val="Ttulo2"/>
        <w:rPr>
          <w:rStyle w:val="Ttulo1Car"/>
          <w:rFonts w:ascii="Arial" w:hAnsi="Arial" w:cs="Arial"/>
          <w:b/>
          <w:bCs w:val="0"/>
          <w:sz w:val="24"/>
          <w:szCs w:val="24"/>
        </w:rPr>
      </w:pPr>
      <w:bookmarkStart w:id="49" w:name="_Toc176513931"/>
      <w:r w:rsidRPr="00B9289B">
        <w:rPr>
          <w:rStyle w:val="Ttulo1Car"/>
          <w:rFonts w:ascii="Arial" w:hAnsi="Arial" w:cs="Arial"/>
          <w:b/>
          <w:bCs w:val="0"/>
          <w:sz w:val="24"/>
          <w:szCs w:val="24"/>
        </w:rPr>
        <w:t>Metodologías de Desarrollo Programación Extrema (XP)</w:t>
      </w:r>
      <w:bookmarkEnd w:id="49"/>
    </w:p>
    <w:p w14:paraId="6A514173" w14:textId="77777777" w:rsidR="006E2D14" w:rsidRPr="00B01E9A" w:rsidRDefault="006E2D14" w:rsidP="00DE3FF8">
      <w:r w:rsidRPr="00B01E9A">
        <w:t xml:space="preserve">La programación extrema es una metodología de desarrollo ligera (o ágil) basada en una serie de valores y de prácticas de buenas maneras que persigue el objetivo de aumentar la productividad a la hora de desarrollar programas. Este modelo de programación se basa en una serie de metodologías de desarrollo de software en la que se da prioridad a los trabajos que dan un resultado directo y que reducen la burocracia que hay alrededor de la programación. </w:t>
      </w:r>
    </w:p>
    <w:p w14:paraId="4A48CD71" w14:textId="00CF4590" w:rsidR="006E2D14" w:rsidRPr="00B01E9A" w:rsidRDefault="006E2D14" w:rsidP="00DE3FF8">
      <w:r w:rsidRPr="00B01E9A">
        <w:t>El resultado de esta selección ha sido esta metodología única y compacta. Por esto, aunque no está basada en principios nuevos, sí que el resultado es una nueva manera de ver el desarrollo de software. El objetivo que se perseguía en el momento de crear esta metodología era la búsqueda de un método que hiciera que los desarrollos fueran más sencillos. Aplicando el sentido común.</w:t>
      </w:r>
      <w:r w:rsidRPr="00B01E9A">
        <w:fldChar w:fldCharType="begin"/>
      </w:r>
      <w:r w:rsidR="00344D59">
        <w:instrText xml:space="preserve"> ADDIN ZOTERO_ITEM CSL_CITATION {"citationID":"MxXDLrQP","properties":{"formattedCitation":"({\\i{}Programaci\\uc0\\u243{}n Extrema - PDF Descargar libre}, s.\\uc0\\u160{}f.)","plainCitation":"(Programación Extrema - PDF Descargar libre, s. f.)","noteIndex":0},"citationItems":[{"id":"MxmvkxFH/1gqUn92g","uris":["http://zotero.org/users/13351438/items/3AFHDE6L"],"itemData":{"id":26,"type":"webpage","title":"Programación Extrema - PDF Descargar libre","URL":"https://docplayer.es/1647643-Programacion-extrema.html","accessed":{"date-parts":[["2024",1,7]]}}}],"schema":"https://github.com/citation-style-language/schema/raw/master/csl-citation.json"} </w:instrText>
      </w:r>
      <w:r w:rsidRPr="00B01E9A">
        <w:fldChar w:fldCharType="separate"/>
      </w:r>
      <w:r w:rsidR="002261A7" w:rsidRPr="00B01E9A">
        <w:t>(</w:t>
      </w:r>
      <w:r w:rsidR="002261A7" w:rsidRPr="00B01E9A">
        <w:rPr>
          <w:i/>
          <w:iCs/>
        </w:rPr>
        <w:t>Programación Extrema - PDF Descargar libre</w:t>
      </w:r>
      <w:r w:rsidR="002261A7" w:rsidRPr="00B01E9A">
        <w:t>, s. f.)</w:t>
      </w:r>
      <w:r w:rsidRPr="00B01E9A">
        <w:fldChar w:fldCharType="end"/>
      </w:r>
    </w:p>
    <w:p w14:paraId="65FE3AC5" w14:textId="77777777" w:rsidR="006E2D14" w:rsidRPr="00B01E9A" w:rsidRDefault="006E2D14" w:rsidP="00DE3FF8">
      <w:r w:rsidRPr="00B01E9A">
        <w:t xml:space="preserve"> Para desarrollar un proyecto de software, la metodología propone cuatro fases: </w:t>
      </w:r>
    </w:p>
    <w:p w14:paraId="652185C9" w14:textId="77777777" w:rsidR="006E2D14" w:rsidRPr="00B01E9A" w:rsidRDefault="006E2D14" w:rsidP="00DE3FF8">
      <w:r w:rsidRPr="00B01E9A">
        <w:rPr>
          <w:noProof/>
          <w:lang w:eastAsia="es-ES"/>
        </w:rPr>
        <w:drawing>
          <wp:inline distT="0" distB="0" distL="0" distR="0" wp14:anchorId="1BA6CAFA" wp14:editId="68C599DB">
            <wp:extent cx="5429250" cy="1123950"/>
            <wp:effectExtent l="57150" t="0" r="5715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7" r:lo="rId28" r:qs="rId29" r:cs="rId30"/>
              </a:graphicData>
            </a:graphic>
          </wp:inline>
        </w:drawing>
      </w:r>
    </w:p>
    <w:p w14:paraId="52165147" w14:textId="77777777" w:rsidR="006E2D14" w:rsidRPr="00B01E9A" w:rsidRDefault="006E2D14" w:rsidP="00DE3FF8">
      <w:r w:rsidRPr="00B01E9A">
        <w:rPr>
          <w:b/>
        </w:rPr>
        <w:lastRenderedPageBreak/>
        <w:t>Planeación</w:t>
      </w:r>
      <w:r w:rsidRPr="00B01E9A">
        <w:t xml:space="preserve">: La actividad de planeación comienza escuchando. Escuchar lleva a la creación de algunas historias del usuario que describen la salida necesaria, características y funcionalidad del software que se va a elaborar. Cada historia es escrita por el cliente y colocada en una tarjeta indizada. El cliente asigna un valor (es decir, una prioridad) a la historia con base en el valor general de la característica o función para el negocio. </w:t>
      </w:r>
    </w:p>
    <w:p w14:paraId="3D38E1CA" w14:textId="77777777" w:rsidR="006E2D14" w:rsidRPr="00B01E9A" w:rsidRDefault="006E2D14" w:rsidP="00DE3FF8">
      <w:r w:rsidRPr="00B01E9A">
        <w:rPr>
          <w:b/>
        </w:rPr>
        <w:t>Diseño</w:t>
      </w:r>
      <w:r w:rsidRPr="00B01E9A">
        <w:t>: El diseño XP sigue rigurosamente el principio MS (mantenlo sencillo). Un diseño sencillo siempre se prefiere sobre una representación más compleja. Además, el diseño guía la implementación de una historia conforme se escribe: nada más y nada menos. Se desalienta el diseño de funcionalidad adicional porque el desarrollador supone que se requerirá después. XP estimula el uso de las tarjetas CRC como un mecanismo eficaz para pensar en el software en un contexto orientado a objetos. Las tarjetas CRC (clase-responsabilidad-colaborador) identifican y organizan las clases orientadas a objetos que son relevantes para el incremento actual de software.</w:t>
      </w:r>
    </w:p>
    <w:p w14:paraId="4A3AE9C9" w14:textId="77777777" w:rsidR="006C05C3" w:rsidRPr="00B01E9A" w:rsidRDefault="006E2D14" w:rsidP="00DE3FF8">
      <w:r w:rsidRPr="00B01E9A">
        <w:rPr>
          <w:b/>
        </w:rPr>
        <w:t>Codificación</w:t>
      </w:r>
      <w:r w:rsidRPr="00B01E9A">
        <w:t>: Después de que las historias han sido desarrolladas y de que se ha hecho el trabajo de diseño preliminar, el equipo no inicia la codificación, sino que desarrolla una serie de pruebas unitarias a cada una de las historias que se van a incluir en la entrega en curso (incremento de software</w:t>
      </w:r>
      <w:proofErr w:type="gramStart"/>
      <w:r w:rsidRPr="00B01E9A">
        <w:t>).Una</w:t>
      </w:r>
      <w:proofErr w:type="gramEnd"/>
      <w:r w:rsidRPr="00B01E9A">
        <w:t xml:space="preserve"> vez creada la prueba unitaria, el desarrollador está mejor capacitado para centrarse en lo que debe implementarse para pasar la prueba. No se agrega nada extraño (MS). Una vez que el código está terminado, se le aplica de inmediato una prueba unitaria, con lo que se obtiene retroalimentación instantánea para los desarrolladores</w:t>
      </w:r>
      <w:r w:rsidR="006C05C3" w:rsidRPr="00B01E9A">
        <w:t>.</w:t>
      </w:r>
    </w:p>
    <w:p w14:paraId="512790F8" w14:textId="77777777" w:rsidR="006E2D14" w:rsidRPr="00B01E9A" w:rsidRDefault="006E2D14" w:rsidP="00DE3FF8">
      <w:pPr>
        <w:rPr>
          <w:color w:val="222222"/>
        </w:rPr>
      </w:pPr>
      <w:r w:rsidRPr="00B01E9A">
        <w:rPr>
          <w:b/>
        </w:rPr>
        <w:t>Pruebas</w:t>
      </w:r>
      <w:r w:rsidRPr="00B01E9A">
        <w:t>. Las pruebas unitarias que se crean deben implementarse con el uso de una estructura que permita automatizarla</w:t>
      </w:r>
      <w:r w:rsidR="006C05C3" w:rsidRPr="00B01E9A">
        <w:t xml:space="preserve">. </w:t>
      </w:r>
      <w:r w:rsidRPr="00B01E9A">
        <w:t>Esto estimula una estrategia de pruebas de regresión, siempre que se modifique el código. A medida que se organizan las pruebas unitarias individuales en un “grupo de prueba universal], las pruebas de la integración y validación del sistema pueden efectuarse a diario. Esto da al equipo XP una indicación continua del avance y también lanza señales de alerta si las cosas marchan mal. Las pruebas de aceptación XP, también llamadas pruebas del cliente, son especificadas por el cliente y se centran en las características y funcionalidad generales del sistema que son visibles y revisables por parte del cliente. Las pruebas de aceptación se derivan de las historias de los usuarios que se han implementado como parte de la liberación del software</w:t>
      </w:r>
      <w:r w:rsidRPr="00B01E9A">
        <w:rPr>
          <w:color w:val="222222"/>
        </w:rPr>
        <w:t xml:space="preserve">. </w:t>
      </w:r>
    </w:p>
    <w:p w14:paraId="5FB0469C" w14:textId="0891BCE5" w:rsidR="00CC18BA" w:rsidRPr="00B9289B" w:rsidRDefault="00CC18BA" w:rsidP="003A44D8">
      <w:pPr>
        <w:pStyle w:val="Ttulo1"/>
        <w:rPr>
          <w:rFonts w:ascii="Arial" w:hAnsi="Arial" w:cs="Arial"/>
        </w:rPr>
      </w:pPr>
      <w:bookmarkStart w:id="50" w:name="_Toc176513932"/>
    </w:p>
    <w:p w14:paraId="5A085815" w14:textId="0D2814FE" w:rsidR="00CC18BA" w:rsidRDefault="00CC18BA" w:rsidP="00CC18BA"/>
    <w:bookmarkEnd w:id="24"/>
    <w:p w14:paraId="55BA154F" w14:textId="77777777" w:rsidR="00CC18BA" w:rsidRPr="00CC18BA" w:rsidRDefault="00CC18BA" w:rsidP="00CC18BA"/>
    <w:p w14:paraId="08101FAA" w14:textId="6FB3CC44" w:rsidR="007644B8" w:rsidRDefault="00D960F5" w:rsidP="003A44D8">
      <w:pPr>
        <w:pStyle w:val="Ttulo1"/>
      </w:pPr>
      <w:r w:rsidRPr="005E5E72">
        <w:t xml:space="preserve">Capítulo </w:t>
      </w:r>
      <w:r>
        <w:t>2.</w:t>
      </w:r>
      <w:r w:rsidRPr="005E5E72">
        <w:t xml:space="preserve"> Planificación y Diseño</w:t>
      </w:r>
      <w:bookmarkEnd w:id="50"/>
    </w:p>
    <w:p w14:paraId="6D9B685D" w14:textId="79288BBD" w:rsidR="003A44D8" w:rsidRDefault="00762F24" w:rsidP="003A44D8">
      <w:bookmarkStart w:id="51" w:name="_Hlk176950327"/>
      <w:r>
        <w:t xml:space="preserve">Introducción al Capítulo </w:t>
      </w:r>
    </w:p>
    <w:p w14:paraId="2385C547" w14:textId="49370DD7" w:rsidR="00762F24" w:rsidRDefault="00762F24" w:rsidP="0073176E">
      <w:pPr>
        <w:pStyle w:val="Ttulo2"/>
        <w:numPr>
          <w:ilvl w:val="1"/>
          <w:numId w:val="22"/>
        </w:numPr>
      </w:pPr>
      <w:bookmarkStart w:id="52" w:name="_Toc176513933"/>
      <w:bookmarkStart w:id="53" w:name="_Hlk176950268"/>
      <w:r>
        <w:t>Descripción del proceso de cálculo del transporte de sedimentos</w:t>
      </w:r>
      <w:bookmarkEnd w:id="52"/>
    </w:p>
    <w:p w14:paraId="691D1E16" w14:textId="4BA155B1" w:rsidR="00E91B70" w:rsidRDefault="00762F24" w:rsidP="003A44D8">
      <w:r>
        <w:t xml:space="preserve">La empresa </w:t>
      </w:r>
      <w:r w:rsidR="00937A5F" w:rsidRPr="00EC7E72">
        <w:t>GEOCUBA</w:t>
      </w:r>
      <w:r>
        <w:t xml:space="preserve"> (Oriente Sur) realiza</w:t>
      </w:r>
      <w:r w:rsidR="00036C9D">
        <w:t xml:space="preserve"> </w:t>
      </w:r>
      <w:r>
        <w:t xml:space="preserve">numerosos estudios </w:t>
      </w:r>
      <w:r w:rsidR="00560BA3">
        <w:t>y aporta soluciones a diversas áreas con valor para la economía, la ciencia y la sociedad</w:t>
      </w:r>
      <w:r w:rsidR="00153B86">
        <w:t>,</w:t>
      </w:r>
      <w:r w:rsidR="00560BA3">
        <w:t xml:space="preserve"> </w:t>
      </w:r>
      <w:r w:rsidR="00153B86">
        <w:t>destacándose la agencia</w:t>
      </w:r>
      <w:r w:rsidR="00560BA3">
        <w:t xml:space="preserve"> </w:t>
      </w:r>
      <w:r w:rsidR="00153B86">
        <w:t>de</w:t>
      </w:r>
      <w:r w:rsidR="00560BA3">
        <w:t xml:space="preserve"> estudios marinos</w:t>
      </w:r>
      <w:r w:rsidR="00036C9D">
        <w:t>. Esta</w:t>
      </w:r>
      <w:r w:rsidR="00153B86">
        <w:t xml:space="preserve"> agencia</w:t>
      </w:r>
      <w:r w:rsidR="00036C9D">
        <w:t>, desarrolla una metodología para el cálculo teórico del transporte longitudinal de los sedimentos</w:t>
      </w:r>
      <w:r w:rsidR="0080138F">
        <w:t>.</w:t>
      </w:r>
      <w:r w:rsidR="00036C9D">
        <w:t xml:space="preserve"> Para la realización de la misma se tiene una serie de mediciones del campo tomadas por equipos de precisión</w:t>
      </w:r>
      <w:r w:rsidR="0080138F">
        <w:t>, donde se recogen diversos datos del lugar. Estas mediciones son guardas en registros</w:t>
      </w:r>
      <w:r w:rsidR="00577BE2">
        <w:t xml:space="preserve"> físicos</w:t>
      </w:r>
      <w:r w:rsidR="0080138F">
        <w:t xml:space="preserve">, los cuales en un espacio de tiempo se tienen en cuenta para comparar el comportamiento de la zona costera. Además de estas mediciones en el campo se </w:t>
      </w:r>
      <w:r w:rsidR="00577BE2">
        <w:t xml:space="preserve">realiza una medición teórica, la cual puede </w:t>
      </w:r>
      <w:r w:rsidR="0080138F">
        <w:t xml:space="preserve">predecir como se </w:t>
      </w:r>
      <w:r w:rsidR="00577BE2">
        <w:t>está</w:t>
      </w:r>
      <w:r w:rsidR="0080138F">
        <w:t xml:space="preserve"> comportando el transporte de sedimentos </w:t>
      </w:r>
      <w:r w:rsidR="00E91B70">
        <w:t xml:space="preserve">a través de ecuaciones las cuales son calculas manualmente, lo cual trae demora en el tiempo e imprecisiones en los cálculos. Por cada medición se recogen los siguientes datos: </w:t>
      </w:r>
    </w:p>
    <w:p w14:paraId="681ACDC0" w14:textId="43C5FB95" w:rsidR="00E91B70" w:rsidRDefault="00E91B70" w:rsidP="003A44D8">
      <w:r>
        <w:t xml:space="preserve">-Densidad de la Arena </w:t>
      </w:r>
    </w:p>
    <w:p w14:paraId="2794E6D1" w14:textId="1D5164B0" w:rsidR="0080138F" w:rsidRDefault="00E91B70" w:rsidP="003A44D8">
      <w:r>
        <w:t xml:space="preserve">--Densidad del Mar </w:t>
      </w:r>
    </w:p>
    <w:p w14:paraId="56907A72" w14:textId="5EAB8C67" w:rsidR="00E91B70" w:rsidRDefault="00E91B70" w:rsidP="003A44D8">
      <w:r>
        <w:t>-Coeficiente de Porosidad</w:t>
      </w:r>
    </w:p>
    <w:p w14:paraId="763646AC" w14:textId="7CEAA08B" w:rsidR="00E91B70" w:rsidRDefault="00E91B70" w:rsidP="003A44D8">
      <w:r>
        <w:t>-Índice de Rompiente</w:t>
      </w:r>
    </w:p>
    <w:p w14:paraId="501DDE4B" w14:textId="4B2CCD8D" w:rsidR="00E91B70" w:rsidRDefault="00E91B70" w:rsidP="003A44D8">
      <w:r>
        <w:t>-Aceleración de la Gravedad</w:t>
      </w:r>
    </w:p>
    <w:p w14:paraId="10D68752" w14:textId="445333E6" w:rsidR="00E91B70" w:rsidRDefault="00E91B70" w:rsidP="003A44D8">
      <w:r>
        <w:t>-Angulo</w:t>
      </w:r>
    </w:p>
    <w:p w14:paraId="46FAC583" w14:textId="68617B10" w:rsidR="00E91B70" w:rsidRDefault="00E91B70" w:rsidP="003A44D8">
      <w:r>
        <w:t>-Altura</w:t>
      </w:r>
    </w:p>
    <w:bookmarkEnd w:id="51"/>
    <w:p w14:paraId="7EBB147D" w14:textId="6A0DED07" w:rsidR="0073176E" w:rsidRDefault="0073176E" w:rsidP="003A44D8"/>
    <w:p w14:paraId="334B1BDB" w14:textId="6935D590" w:rsidR="0073176E" w:rsidRDefault="0073176E" w:rsidP="003A44D8"/>
    <w:p w14:paraId="514EEBEC" w14:textId="022B0D3A" w:rsidR="0073176E" w:rsidRDefault="0073176E" w:rsidP="003A44D8"/>
    <w:p w14:paraId="48A72C3B" w14:textId="44CA0F60" w:rsidR="0073176E" w:rsidRDefault="0073176E" w:rsidP="003A44D8"/>
    <w:p w14:paraId="16BCA2D4" w14:textId="61B2BF4C" w:rsidR="0073176E" w:rsidRDefault="0073176E" w:rsidP="003A44D8"/>
    <w:p w14:paraId="2161B0A3" w14:textId="2D9BE1A5" w:rsidR="0073176E" w:rsidRDefault="0073176E" w:rsidP="003A44D8"/>
    <w:p w14:paraId="502C4949" w14:textId="77777777" w:rsidR="0073176E" w:rsidRDefault="0073176E" w:rsidP="003A44D8"/>
    <w:p w14:paraId="7DFFAD0B" w14:textId="77777777" w:rsidR="00D960F5" w:rsidRPr="00F04C44" w:rsidRDefault="00D960F5" w:rsidP="00F04C44">
      <w:pPr>
        <w:pStyle w:val="Ttulo2"/>
        <w:numPr>
          <w:ilvl w:val="0"/>
          <w:numId w:val="0"/>
        </w:numPr>
        <w:ind w:left="465" w:hanging="405"/>
      </w:pPr>
      <w:bookmarkStart w:id="54" w:name="_Toc176513934"/>
      <w:r w:rsidRPr="00F04C44">
        <w:t>2.1: Actores del Sistema</w:t>
      </w:r>
      <w:bookmarkEnd w:id="54"/>
    </w:p>
    <w:p w14:paraId="549E898A" w14:textId="78EDF884" w:rsidR="00D960F5" w:rsidRDefault="00D960F5" w:rsidP="00DE3FF8">
      <w:r w:rsidRPr="00B01E9A">
        <w:t>Los Actores del Sistema son los antiguos trabajadores del negocio; así como los actores del negocio que interactúen con el sistema.</w:t>
      </w:r>
    </w:p>
    <w:p w14:paraId="7D845CE5" w14:textId="77777777" w:rsidR="0073176E" w:rsidRPr="00F74AA3" w:rsidRDefault="0073176E" w:rsidP="0073176E">
      <w:pPr>
        <w:rPr>
          <w:sz w:val="22"/>
          <w:szCs w:val="22"/>
        </w:rPr>
      </w:pPr>
      <w:r w:rsidRPr="00F74AA3">
        <w:rPr>
          <w:sz w:val="22"/>
          <w:szCs w:val="22"/>
        </w:rPr>
        <w:t xml:space="preserve">Tabla </w:t>
      </w:r>
      <w:r>
        <w:rPr>
          <w:sz w:val="22"/>
          <w:szCs w:val="22"/>
        </w:rPr>
        <w:t>2.1</w:t>
      </w:r>
      <w:r w:rsidRPr="00F74AA3">
        <w:rPr>
          <w:sz w:val="22"/>
          <w:szCs w:val="22"/>
        </w:rPr>
        <w:t>: Actores del Sistema</w:t>
      </w:r>
    </w:p>
    <w:tbl>
      <w:tblPr>
        <w:tblStyle w:val="Tablaconcuadrcula"/>
        <w:tblW w:w="8931" w:type="dxa"/>
        <w:tblLook w:val="04A0" w:firstRow="1" w:lastRow="0" w:firstColumn="1" w:lastColumn="0" w:noHBand="0" w:noVBand="1"/>
      </w:tblPr>
      <w:tblGrid>
        <w:gridCol w:w="3119"/>
        <w:gridCol w:w="5812"/>
      </w:tblGrid>
      <w:tr w:rsidR="0073176E" w:rsidRPr="004C467F" w14:paraId="19BB2CB6" w14:textId="77777777" w:rsidTr="00BC2B8C">
        <w:trPr>
          <w:trHeight w:val="486"/>
        </w:trPr>
        <w:tc>
          <w:tcPr>
            <w:tcW w:w="3119" w:type="dxa"/>
          </w:tcPr>
          <w:p w14:paraId="59ECB4A0" w14:textId="77777777" w:rsidR="0073176E" w:rsidRPr="00276206" w:rsidRDefault="0073176E" w:rsidP="00BC2B8C">
            <w:pPr>
              <w:rPr>
                <w:color w:val="auto"/>
                <w:sz w:val="22"/>
                <w:szCs w:val="22"/>
              </w:rPr>
            </w:pPr>
            <w:r w:rsidRPr="00276206">
              <w:rPr>
                <w:color w:val="auto"/>
                <w:sz w:val="22"/>
                <w:szCs w:val="22"/>
              </w:rPr>
              <w:t xml:space="preserve">Actor </w:t>
            </w:r>
          </w:p>
        </w:tc>
        <w:tc>
          <w:tcPr>
            <w:tcW w:w="5812" w:type="dxa"/>
          </w:tcPr>
          <w:p w14:paraId="68DA4CA4" w14:textId="77777777" w:rsidR="0073176E" w:rsidRPr="00276206" w:rsidRDefault="0073176E" w:rsidP="00BC2B8C">
            <w:pPr>
              <w:rPr>
                <w:color w:val="auto"/>
                <w:sz w:val="22"/>
                <w:szCs w:val="22"/>
              </w:rPr>
            </w:pPr>
            <w:r w:rsidRPr="00276206">
              <w:rPr>
                <w:color w:val="auto"/>
                <w:sz w:val="22"/>
                <w:szCs w:val="22"/>
              </w:rPr>
              <w:t>Justificación</w:t>
            </w:r>
          </w:p>
        </w:tc>
      </w:tr>
      <w:tr w:rsidR="0073176E" w:rsidRPr="004C467F" w14:paraId="4EC89231" w14:textId="77777777" w:rsidTr="00BC2B8C">
        <w:trPr>
          <w:trHeight w:val="490"/>
        </w:trPr>
        <w:tc>
          <w:tcPr>
            <w:tcW w:w="3119" w:type="dxa"/>
          </w:tcPr>
          <w:p w14:paraId="3CAF02A2" w14:textId="77777777" w:rsidR="0073176E" w:rsidRPr="00276206" w:rsidRDefault="0073176E" w:rsidP="00BC2B8C">
            <w:pPr>
              <w:rPr>
                <w:color w:val="auto"/>
                <w:sz w:val="22"/>
                <w:szCs w:val="22"/>
              </w:rPr>
            </w:pPr>
            <w:r w:rsidRPr="00276206">
              <w:rPr>
                <w:color w:val="auto"/>
                <w:sz w:val="22"/>
                <w:szCs w:val="22"/>
              </w:rPr>
              <w:t>Usuario</w:t>
            </w:r>
          </w:p>
        </w:tc>
        <w:tc>
          <w:tcPr>
            <w:tcW w:w="5812" w:type="dxa"/>
          </w:tcPr>
          <w:p w14:paraId="2104C364" w14:textId="77777777" w:rsidR="0073176E" w:rsidRPr="00276206" w:rsidRDefault="0073176E" w:rsidP="00BC2B8C">
            <w:pPr>
              <w:rPr>
                <w:color w:val="auto"/>
                <w:sz w:val="22"/>
                <w:szCs w:val="22"/>
              </w:rPr>
            </w:pPr>
            <w:r w:rsidRPr="00276206">
              <w:rPr>
                <w:color w:val="auto"/>
                <w:sz w:val="22"/>
                <w:szCs w:val="22"/>
              </w:rPr>
              <w:t>Podrá realizar las operaciones comunes para lo que fue diseñada la herramienta, dichas operaciones se realizan desde la interfaz gráfica de la misma.</w:t>
            </w:r>
          </w:p>
        </w:tc>
      </w:tr>
      <w:tr w:rsidR="0073176E" w:rsidRPr="004C467F" w14:paraId="42826C85" w14:textId="77777777" w:rsidTr="00BC2B8C">
        <w:trPr>
          <w:trHeight w:val="791"/>
        </w:trPr>
        <w:tc>
          <w:tcPr>
            <w:tcW w:w="3119" w:type="dxa"/>
          </w:tcPr>
          <w:p w14:paraId="7F9D4AD9" w14:textId="77777777" w:rsidR="0073176E" w:rsidRPr="00276206" w:rsidRDefault="0073176E" w:rsidP="00BC2B8C">
            <w:pPr>
              <w:rPr>
                <w:color w:val="auto"/>
                <w:sz w:val="22"/>
                <w:szCs w:val="22"/>
              </w:rPr>
            </w:pPr>
            <w:r w:rsidRPr="00276206">
              <w:rPr>
                <w:color w:val="auto"/>
                <w:sz w:val="22"/>
                <w:szCs w:val="22"/>
              </w:rPr>
              <w:t>Administrador</w:t>
            </w:r>
          </w:p>
        </w:tc>
        <w:tc>
          <w:tcPr>
            <w:tcW w:w="5812" w:type="dxa"/>
          </w:tcPr>
          <w:p w14:paraId="504D59FF" w14:textId="77777777" w:rsidR="0073176E" w:rsidRPr="00276206" w:rsidRDefault="0073176E" w:rsidP="00BC2B8C">
            <w:pPr>
              <w:rPr>
                <w:color w:val="auto"/>
                <w:sz w:val="22"/>
                <w:szCs w:val="22"/>
              </w:rPr>
            </w:pPr>
            <w:r w:rsidRPr="00276206">
              <w:rPr>
                <w:color w:val="auto"/>
                <w:sz w:val="22"/>
                <w:szCs w:val="22"/>
              </w:rPr>
              <w:t>Es el encargado de crear Usuarios, tendrá acceso a revisar las trazas del Sistema y podrá realizar cambios en el Sistema</w:t>
            </w:r>
          </w:p>
        </w:tc>
      </w:tr>
    </w:tbl>
    <w:p w14:paraId="5C63D8E3" w14:textId="77777777" w:rsidR="0073176E" w:rsidRPr="00B01E9A" w:rsidRDefault="0073176E" w:rsidP="00DE3FF8"/>
    <w:p w14:paraId="610F476D" w14:textId="77777777" w:rsidR="00D960F5" w:rsidRPr="00B01E9A" w:rsidRDefault="00D960F5" w:rsidP="00F04C44">
      <w:pPr>
        <w:pStyle w:val="Ttulo2"/>
        <w:numPr>
          <w:ilvl w:val="0"/>
          <w:numId w:val="0"/>
        </w:numPr>
        <w:ind w:left="465" w:hanging="405"/>
        <w:rPr>
          <w:rStyle w:val="Ttulo1Car"/>
          <w:rFonts w:ascii="Arial" w:hAnsi="Arial" w:cs="Arial"/>
          <w:b/>
          <w:sz w:val="24"/>
          <w:szCs w:val="24"/>
          <w:u w:val="single"/>
        </w:rPr>
      </w:pPr>
      <w:bookmarkStart w:id="55" w:name="_Toc176513935"/>
      <w:r w:rsidRPr="00B01E9A">
        <w:rPr>
          <w:rStyle w:val="Ttulo1Car"/>
          <w:rFonts w:ascii="Arial" w:hAnsi="Arial" w:cs="Arial"/>
          <w:b/>
          <w:sz w:val="24"/>
          <w:szCs w:val="24"/>
          <w:u w:val="single"/>
        </w:rPr>
        <w:t>2.2: Funcionalidades del Sistema</w:t>
      </w:r>
      <w:bookmarkEnd w:id="55"/>
    </w:p>
    <w:p w14:paraId="223407B3" w14:textId="5BA00AD6" w:rsidR="00D960F5" w:rsidRPr="00B01E9A" w:rsidRDefault="00D960F5" w:rsidP="00DE3FF8">
      <w:pPr>
        <w:rPr>
          <w:color w:val="303030"/>
        </w:rPr>
      </w:pPr>
      <w:r w:rsidRPr="00B01E9A">
        <w:t>Las funcionalidades del sistema se refieren al conjunto de funciones que satisfagan las necesidades implícitas o explícitas de los usuarios, al ser utilizado bajo condiciones específicas. Se relaciona directamente con aquello que el software hace para satisfacer necesidades, mientras que las demás características se refieren al cómo y al cuándo. Evalúa el cumplimiento de requerimientos, la exactitud de los resultados, la seguridad del producto y la interacción con otros sistemas.</w:t>
      </w:r>
      <w:r w:rsidRPr="00B01E9A">
        <w:fldChar w:fldCharType="begin"/>
      </w:r>
      <w:r w:rsidR="00344D59">
        <w:instrText xml:space="preserve"> ADDIN ZOTERO_ITEM CSL_CITATION {"citationID":"VicJ1Tzb","properties":{"formattedCitation":"(\\uc0\\u171{}Funcionalidad\\uc0\\u187{}, 2015)","plainCitation":"(«Funcionalidad», 2015)","noteIndex":0},"citationItems":[{"id":"MxmvkxFH/AvncYLcX","uris":["http://zotero.org/users/13351438/items/9YYEEMSI"],"itemData":{"id":61,"type":"post-weblog","abstract":"Se refiere a la capacidad del producto de software para suministrar un conjunto de funciones que satisfagan las necesidades implícitas o explícitas de los usuarios, al ser utilizado bajo condicione…","container-title":"gestion de la calidad del software - norma iso-9126","language":"es","title":"Funcionalidad","URL":"https://diplomadogestioncalidadsoftware2015.wordpress.com/norma-iso-9126/calidad-interna-y-externa/funcionalidad/","accessed":{"date-parts":[["2024",1,8]]},"issued":{"date-parts":[["2015",6,7]]}}}],"schema":"https://github.com/citation-style-language/schema/raw/master/csl-citation.json"} </w:instrText>
      </w:r>
      <w:r w:rsidRPr="00B01E9A">
        <w:fldChar w:fldCharType="separate"/>
      </w:r>
      <w:r w:rsidRPr="00B01E9A">
        <w:t>(«Funcionalidad», 2015)</w:t>
      </w:r>
      <w:r w:rsidRPr="00B01E9A">
        <w:fldChar w:fldCharType="end"/>
      </w:r>
      <w:r w:rsidRPr="00B01E9A">
        <w:rPr>
          <w:color w:val="303030"/>
        </w:rPr>
        <w:t xml:space="preserve"> </w:t>
      </w:r>
    </w:p>
    <w:p w14:paraId="41183578" w14:textId="77777777" w:rsidR="00F04C44" w:rsidRPr="00F04C44" w:rsidRDefault="00F04C44" w:rsidP="00F04C44">
      <w:pPr>
        <w:pStyle w:val="Prrafodelista"/>
        <w:keepNext/>
        <w:keepLines/>
        <w:numPr>
          <w:ilvl w:val="0"/>
          <w:numId w:val="14"/>
        </w:numPr>
        <w:spacing w:before="40" w:after="0"/>
        <w:contextualSpacing w:val="0"/>
        <w:outlineLvl w:val="1"/>
        <w:rPr>
          <w:rStyle w:val="Ttulo1Car"/>
          <w:rFonts w:ascii="Arial" w:hAnsi="Arial" w:cs="Arial"/>
          <w:vanish/>
          <w:sz w:val="24"/>
          <w:szCs w:val="24"/>
          <w:u w:val="single"/>
        </w:rPr>
      </w:pPr>
      <w:bookmarkStart w:id="56" w:name="_Toc176513936"/>
      <w:bookmarkEnd w:id="56"/>
    </w:p>
    <w:p w14:paraId="58C81575"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57" w:name="_Toc176513937"/>
      <w:bookmarkEnd w:id="57"/>
    </w:p>
    <w:p w14:paraId="0EEC13AE"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58" w:name="_Toc176513938"/>
      <w:bookmarkEnd w:id="58"/>
    </w:p>
    <w:p w14:paraId="11BBBC73"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59" w:name="_Toc176513939"/>
      <w:bookmarkEnd w:id="59"/>
    </w:p>
    <w:p w14:paraId="6A395121"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60" w:name="_Toc176513940"/>
      <w:bookmarkEnd w:id="60"/>
    </w:p>
    <w:p w14:paraId="33EA5886"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61" w:name="_Toc176513941"/>
      <w:bookmarkEnd w:id="61"/>
    </w:p>
    <w:p w14:paraId="4052D7FC" w14:textId="77777777" w:rsidR="00D960F5" w:rsidRPr="00B9289B" w:rsidRDefault="00D960F5" w:rsidP="00B9289B">
      <w:pPr>
        <w:pStyle w:val="Ttulo3"/>
        <w:rPr>
          <w:rStyle w:val="Ttulo1Car"/>
          <w:rFonts w:ascii="Arial" w:hAnsi="Arial" w:cs="Arial"/>
          <w:b/>
          <w:bCs w:val="0"/>
          <w:sz w:val="24"/>
          <w:szCs w:val="24"/>
        </w:rPr>
      </w:pPr>
      <w:bookmarkStart w:id="62" w:name="_Toc176513942"/>
      <w:r w:rsidRPr="00B9289B">
        <w:rPr>
          <w:rStyle w:val="Ttulo1Car"/>
          <w:rFonts w:ascii="Arial" w:hAnsi="Arial" w:cs="Arial"/>
          <w:b/>
          <w:bCs w:val="0"/>
          <w:sz w:val="24"/>
          <w:szCs w:val="24"/>
        </w:rPr>
        <w:t>Requisitos Funcionales:</w:t>
      </w:r>
      <w:bookmarkEnd w:id="62"/>
    </w:p>
    <w:p w14:paraId="4534A714" w14:textId="59665ECB" w:rsidR="00D960F5" w:rsidRPr="00B01E9A" w:rsidRDefault="00D960F5" w:rsidP="00DE3FF8">
      <w:r w:rsidRPr="00B01E9A">
        <w:t xml:space="preserve">Requisitos Funcionales (Capacidades): Describe las funciones que lleva a cabo el software; como debe reaccionar </w:t>
      </w:r>
      <w:r w:rsidR="007D13A1" w:rsidRPr="00B01E9A">
        <w:t>este</w:t>
      </w:r>
      <w:r w:rsidRPr="00B01E9A">
        <w:t xml:space="preserve"> ante ciertas entradas y como debe comportarse en situaciones particulares.</w:t>
      </w:r>
    </w:p>
    <w:p w14:paraId="0FFA7D84" w14:textId="77777777" w:rsidR="00B01E9A" w:rsidRPr="00B01E9A" w:rsidRDefault="00B01E9A" w:rsidP="00DE3FF8">
      <w:r w:rsidRPr="00B01E9A">
        <w:rPr>
          <w:b/>
        </w:rPr>
        <w:t>F1: Autenticarse:</w:t>
      </w:r>
      <w:r w:rsidRPr="00B01E9A">
        <w:t xml:space="preserve"> Permitirá al usuario acceder a la Página Web</w:t>
      </w:r>
    </w:p>
    <w:p w14:paraId="17ADDCDD" w14:textId="77777777" w:rsidR="00B01E9A" w:rsidRPr="00B01E9A" w:rsidRDefault="00B01E9A" w:rsidP="00DE3FF8">
      <w:r w:rsidRPr="00B01E9A">
        <w:t>Entrada: Usuario y Contr</w:t>
      </w:r>
      <w:r w:rsidR="003D5ED7">
        <w:t>a</w:t>
      </w:r>
      <w:r w:rsidRPr="00B01E9A">
        <w:t>seña</w:t>
      </w:r>
    </w:p>
    <w:p w14:paraId="03FECEB3" w14:textId="77777777" w:rsidR="00B01E9A" w:rsidRPr="00B01E9A" w:rsidRDefault="00B01E9A" w:rsidP="00DE3FF8">
      <w:r w:rsidRPr="00B01E9A">
        <w:t>Salida: El usuario accede a la Página Web</w:t>
      </w:r>
    </w:p>
    <w:p w14:paraId="614C5648" w14:textId="77777777" w:rsidR="00B01E9A" w:rsidRPr="00B01E9A" w:rsidRDefault="00B01E9A" w:rsidP="00DE3FF8">
      <w:r w:rsidRPr="00B01E9A">
        <w:t>F2: Gestión de Usuarios</w:t>
      </w:r>
    </w:p>
    <w:p w14:paraId="4896FD45" w14:textId="326352B3" w:rsidR="00B01E9A" w:rsidRPr="00B01E9A" w:rsidRDefault="007D13A1" w:rsidP="002578BB">
      <w:pPr>
        <w:pStyle w:val="Prrafodelista"/>
        <w:numPr>
          <w:ilvl w:val="0"/>
          <w:numId w:val="23"/>
        </w:numPr>
        <w:rPr>
          <w:lang w:eastAsia="es-ES"/>
        </w:rPr>
      </w:pPr>
      <w:bookmarkStart w:id="63" w:name="_Hlk185234264"/>
      <w:r>
        <w:rPr>
          <w:lang w:eastAsia="es-ES"/>
        </w:rPr>
        <w:t xml:space="preserve">El Sistema </w:t>
      </w:r>
      <w:commentRangeStart w:id="64"/>
      <w:r w:rsidR="00B01E9A" w:rsidRPr="00B01E9A">
        <w:rPr>
          <w:lang w:eastAsia="es-ES"/>
        </w:rPr>
        <w:t xml:space="preserve"> </w:t>
      </w:r>
      <w:commentRangeEnd w:id="64"/>
      <w:r w:rsidR="0075228F">
        <w:rPr>
          <w:rStyle w:val="Refdecomentario"/>
        </w:rPr>
        <w:commentReference w:id="64"/>
      </w:r>
      <w:bookmarkEnd w:id="63"/>
      <w:r w:rsidR="00B01E9A" w:rsidRPr="00B01E9A">
        <w:rPr>
          <w:lang w:eastAsia="es-ES"/>
        </w:rPr>
        <w:t>debe permitir a los usuarios registrarse y crear una cuenta.</w:t>
      </w:r>
    </w:p>
    <w:p w14:paraId="637F163B" w14:textId="33AEB335" w:rsidR="00B01E9A" w:rsidRPr="00B01E9A" w:rsidRDefault="007D13A1" w:rsidP="002578BB">
      <w:pPr>
        <w:pStyle w:val="Prrafodelista"/>
        <w:numPr>
          <w:ilvl w:val="0"/>
          <w:numId w:val="23"/>
        </w:numPr>
        <w:rPr>
          <w:lang w:eastAsia="es-ES"/>
        </w:rPr>
      </w:pPr>
      <w:r>
        <w:rPr>
          <w:lang w:eastAsia="es-ES"/>
        </w:rPr>
        <w:t xml:space="preserve">El Sistema </w:t>
      </w:r>
      <w:r w:rsidR="00B01E9A" w:rsidRPr="00B01E9A">
        <w:rPr>
          <w:lang w:eastAsia="es-ES"/>
        </w:rPr>
        <w:t>debe permitir a los usuarios iniciar sesión y acceder a su cuenta.</w:t>
      </w:r>
    </w:p>
    <w:p w14:paraId="1D84D14B" w14:textId="1FFE17D4" w:rsidR="00B01E9A" w:rsidRPr="00B01E9A" w:rsidRDefault="007D13A1" w:rsidP="002578BB">
      <w:pPr>
        <w:pStyle w:val="Prrafodelista"/>
        <w:numPr>
          <w:ilvl w:val="0"/>
          <w:numId w:val="23"/>
        </w:numPr>
        <w:rPr>
          <w:lang w:eastAsia="es-ES"/>
        </w:rPr>
      </w:pPr>
      <w:r>
        <w:rPr>
          <w:lang w:eastAsia="es-ES"/>
        </w:rPr>
        <w:t xml:space="preserve">El Sistema </w:t>
      </w:r>
      <w:commentRangeStart w:id="65"/>
      <w:r w:rsidRPr="00B01E9A">
        <w:rPr>
          <w:lang w:eastAsia="es-ES"/>
        </w:rPr>
        <w:t xml:space="preserve"> </w:t>
      </w:r>
      <w:commentRangeEnd w:id="65"/>
      <w:r>
        <w:rPr>
          <w:rStyle w:val="Refdecomentario"/>
        </w:rPr>
        <w:commentReference w:id="65"/>
      </w:r>
      <w:r w:rsidR="00B01E9A" w:rsidRPr="00B01E9A">
        <w:rPr>
          <w:lang w:eastAsia="es-ES"/>
        </w:rPr>
        <w:t>debe permitir a los usuarios editar su perfil.</w:t>
      </w:r>
    </w:p>
    <w:p w14:paraId="0B5DE764" w14:textId="57CE99BE" w:rsidR="00B01E9A" w:rsidRPr="00B01E9A" w:rsidRDefault="007D13A1" w:rsidP="002578BB">
      <w:pPr>
        <w:pStyle w:val="Prrafodelista"/>
        <w:numPr>
          <w:ilvl w:val="0"/>
          <w:numId w:val="23"/>
        </w:numPr>
        <w:rPr>
          <w:lang w:eastAsia="es-ES"/>
        </w:rPr>
      </w:pPr>
      <w:r>
        <w:rPr>
          <w:lang w:eastAsia="es-ES"/>
        </w:rPr>
        <w:t xml:space="preserve">El Sistema </w:t>
      </w:r>
      <w:commentRangeStart w:id="66"/>
      <w:commentRangeStart w:id="67"/>
      <w:r w:rsidRPr="00B01E9A">
        <w:rPr>
          <w:lang w:eastAsia="es-ES"/>
        </w:rPr>
        <w:t xml:space="preserve"> </w:t>
      </w:r>
      <w:commentRangeEnd w:id="66"/>
      <w:r>
        <w:rPr>
          <w:rStyle w:val="Refdecomentario"/>
        </w:rPr>
        <w:commentReference w:id="66"/>
      </w:r>
      <w:commentRangeEnd w:id="67"/>
      <w:r>
        <w:rPr>
          <w:rStyle w:val="Refdecomentario"/>
        </w:rPr>
        <w:commentReference w:id="67"/>
      </w:r>
      <w:r w:rsidR="00B01E9A" w:rsidRPr="00B01E9A">
        <w:rPr>
          <w:lang w:eastAsia="es-ES"/>
        </w:rPr>
        <w:t>debe permitir a los usuarios cambiar su contraseña.</w:t>
      </w:r>
    </w:p>
    <w:p w14:paraId="2C82A333" w14:textId="2AB0DBCF" w:rsidR="00B01E9A" w:rsidRPr="00B01E9A" w:rsidRDefault="007D13A1" w:rsidP="002578BB">
      <w:pPr>
        <w:pStyle w:val="Prrafodelista"/>
        <w:numPr>
          <w:ilvl w:val="0"/>
          <w:numId w:val="23"/>
        </w:numPr>
        <w:rPr>
          <w:lang w:eastAsia="es-ES"/>
        </w:rPr>
      </w:pPr>
      <w:r>
        <w:rPr>
          <w:lang w:eastAsia="es-ES"/>
        </w:rPr>
        <w:t xml:space="preserve">El Sistema </w:t>
      </w:r>
      <w:r w:rsidR="00B01E9A" w:rsidRPr="00B01E9A">
        <w:rPr>
          <w:lang w:eastAsia="es-ES"/>
        </w:rPr>
        <w:t>debe permitir a los usuarios eliminar su cuenta.</w:t>
      </w:r>
    </w:p>
    <w:p w14:paraId="2ABB9406" w14:textId="77777777" w:rsidR="00B01E9A" w:rsidRPr="00B01E9A" w:rsidRDefault="00B01E9A" w:rsidP="00DE3FF8">
      <w:pPr>
        <w:rPr>
          <w:lang w:eastAsia="es-ES"/>
        </w:rPr>
      </w:pPr>
      <w:r w:rsidRPr="00B01E9A">
        <w:rPr>
          <w:lang w:eastAsia="es-ES"/>
        </w:rPr>
        <w:lastRenderedPageBreak/>
        <w:t>F3: Gestión de Datos</w:t>
      </w:r>
    </w:p>
    <w:p w14:paraId="792A825E" w14:textId="7661814C" w:rsidR="00B01E9A" w:rsidRPr="00B01E9A" w:rsidRDefault="007D13A1" w:rsidP="002578BB">
      <w:pPr>
        <w:pStyle w:val="Prrafodelista"/>
        <w:numPr>
          <w:ilvl w:val="0"/>
          <w:numId w:val="24"/>
        </w:numPr>
        <w:rPr>
          <w:lang w:eastAsia="es-ES"/>
        </w:rPr>
      </w:pPr>
      <w:r>
        <w:rPr>
          <w:lang w:eastAsia="es-ES"/>
        </w:rPr>
        <w:t xml:space="preserve">El Sistema </w:t>
      </w:r>
      <w:r w:rsidRPr="00B01E9A">
        <w:rPr>
          <w:lang w:eastAsia="es-ES"/>
        </w:rPr>
        <w:t xml:space="preserve"> </w:t>
      </w:r>
      <w:r w:rsidR="00B01E9A" w:rsidRPr="00B01E9A">
        <w:rPr>
          <w:lang w:eastAsia="es-ES"/>
        </w:rPr>
        <w:t xml:space="preserve"> debe almacenar los datos de las ecuaciones calculadas por los usuarios.</w:t>
      </w:r>
    </w:p>
    <w:p w14:paraId="6ED84855" w14:textId="079499FF" w:rsidR="00B01E9A" w:rsidRPr="00B01E9A" w:rsidRDefault="007D13A1" w:rsidP="002578BB">
      <w:pPr>
        <w:pStyle w:val="Prrafodelista"/>
        <w:numPr>
          <w:ilvl w:val="0"/>
          <w:numId w:val="24"/>
        </w:numPr>
        <w:rPr>
          <w:lang w:eastAsia="es-ES"/>
        </w:rPr>
      </w:pPr>
      <w:r>
        <w:rPr>
          <w:lang w:eastAsia="es-ES"/>
        </w:rPr>
        <w:t>El Sistema</w:t>
      </w:r>
      <w:r w:rsidRPr="00B01E9A">
        <w:rPr>
          <w:lang w:eastAsia="es-ES"/>
        </w:rPr>
        <w:t xml:space="preserve"> </w:t>
      </w:r>
      <w:r w:rsidR="00B01E9A" w:rsidRPr="00B01E9A">
        <w:rPr>
          <w:lang w:eastAsia="es-ES"/>
        </w:rPr>
        <w:t>debe almacenar los datos de las variables utilizadas en las ecuaciones.</w:t>
      </w:r>
    </w:p>
    <w:p w14:paraId="7A5BCC34" w14:textId="258B050F" w:rsidR="00B01E9A" w:rsidRPr="00B01E9A" w:rsidRDefault="007D13A1" w:rsidP="002578BB">
      <w:pPr>
        <w:pStyle w:val="Prrafodelista"/>
        <w:numPr>
          <w:ilvl w:val="0"/>
          <w:numId w:val="24"/>
        </w:numPr>
        <w:rPr>
          <w:lang w:eastAsia="es-ES"/>
        </w:rPr>
      </w:pPr>
      <w:r>
        <w:rPr>
          <w:lang w:eastAsia="es-ES"/>
        </w:rPr>
        <w:t xml:space="preserve">El Sistema </w:t>
      </w:r>
      <w:commentRangeStart w:id="68"/>
      <w:commentRangeStart w:id="69"/>
      <w:r w:rsidRPr="00B01E9A">
        <w:rPr>
          <w:lang w:eastAsia="es-ES"/>
        </w:rPr>
        <w:t xml:space="preserve"> </w:t>
      </w:r>
      <w:commentRangeEnd w:id="68"/>
      <w:r>
        <w:rPr>
          <w:rStyle w:val="Refdecomentario"/>
        </w:rPr>
        <w:commentReference w:id="68"/>
      </w:r>
      <w:commentRangeEnd w:id="69"/>
      <w:r>
        <w:rPr>
          <w:rStyle w:val="Refdecomentario"/>
        </w:rPr>
        <w:commentReference w:id="69"/>
      </w:r>
      <w:r w:rsidR="00B01E9A" w:rsidRPr="00B01E9A">
        <w:rPr>
          <w:lang w:eastAsia="es-ES"/>
        </w:rPr>
        <w:t>debe almacenar los datos de los resultados de las ecuaciones.</w:t>
      </w:r>
    </w:p>
    <w:p w14:paraId="2EB5D350" w14:textId="1867C1F7" w:rsidR="00B01E9A" w:rsidRPr="00B01E9A" w:rsidRDefault="007D13A1" w:rsidP="002578BB">
      <w:pPr>
        <w:pStyle w:val="Prrafodelista"/>
        <w:numPr>
          <w:ilvl w:val="0"/>
          <w:numId w:val="24"/>
        </w:numPr>
        <w:rPr>
          <w:lang w:eastAsia="es-ES"/>
        </w:rPr>
      </w:pPr>
      <w:r>
        <w:rPr>
          <w:lang w:eastAsia="es-ES"/>
        </w:rPr>
        <w:t xml:space="preserve">El </w:t>
      </w:r>
      <w:proofErr w:type="gramStart"/>
      <w:r>
        <w:rPr>
          <w:lang w:eastAsia="es-ES"/>
        </w:rPr>
        <w:t xml:space="preserve">Sistema </w:t>
      </w:r>
      <w:r w:rsidRPr="00B01E9A">
        <w:rPr>
          <w:lang w:eastAsia="es-ES"/>
        </w:rPr>
        <w:t xml:space="preserve"> </w:t>
      </w:r>
      <w:r w:rsidR="00B01E9A" w:rsidRPr="00B01E9A">
        <w:rPr>
          <w:lang w:eastAsia="es-ES"/>
        </w:rPr>
        <w:t>debe</w:t>
      </w:r>
      <w:proofErr w:type="gramEnd"/>
      <w:r w:rsidR="00B01E9A" w:rsidRPr="00B01E9A">
        <w:rPr>
          <w:lang w:eastAsia="es-ES"/>
        </w:rPr>
        <w:t xml:space="preserve"> permitir a los usuarios recuperar los datos almacenados.</w:t>
      </w:r>
    </w:p>
    <w:p w14:paraId="1078779C" w14:textId="20A07726" w:rsidR="00B01E9A" w:rsidRPr="00B01E9A" w:rsidRDefault="007D13A1" w:rsidP="002578BB">
      <w:pPr>
        <w:pStyle w:val="Prrafodelista"/>
        <w:numPr>
          <w:ilvl w:val="0"/>
          <w:numId w:val="24"/>
        </w:numPr>
        <w:rPr>
          <w:lang w:eastAsia="es-ES"/>
        </w:rPr>
      </w:pPr>
      <w:r>
        <w:rPr>
          <w:lang w:eastAsia="es-ES"/>
        </w:rPr>
        <w:t xml:space="preserve">El </w:t>
      </w:r>
      <w:proofErr w:type="gramStart"/>
      <w:r>
        <w:rPr>
          <w:lang w:eastAsia="es-ES"/>
        </w:rPr>
        <w:t xml:space="preserve">Sistema </w:t>
      </w:r>
      <w:r w:rsidRPr="00B01E9A">
        <w:rPr>
          <w:lang w:eastAsia="es-ES"/>
        </w:rPr>
        <w:t xml:space="preserve"> </w:t>
      </w:r>
      <w:r w:rsidR="00B01E9A" w:rsidRPr="00B01E9A">
        <w:rPr>
          <w:lang w:eastAsia="es-ES"/>
        </w:rPr>
        <w:t>debe</w:t>
      </w:r>
      <w:proofErr w:type="gramEnd"/>
      <w:r w:rsidR="00B01E9A" w:rsidRPr="00B01E9A">
        <w:rPr>
          <w:lang w:eastAsia="es-ES"/>
        </w:rPr>
        <w:t xml:space="preserve"> permitir a los usuarios eliminar los datos almacenados.</w:t>
      </w:r>
    </w:p>
    <w:p w14:paraId="78916373" w14:textId="77777777" w:rsidR="00B01E9A" w:rsidRPr="00B01E9A" w:rsidRDefault="00B01E9A" w:rsidP="00DE3FF8">
      <w:pPr>
        <w:rPr>
          <w:lang w:eastAsia="es-ES"/>
        </w:rPr>
      </w:pPr>
      <w:r w:rsidRPr="00B01E9A">
        <w:rPr>
          <w:lang w:eastAsia="es-ES"/>
        </w:rPr>
        <w:t>F4: Visualización de Datos:</w:t>
      </w:r>
    </w:p>
    <w:p w14:paraId="7CA1336D" w14:textId="60A7271E" w:rsidR="00B01E9A" w:rsidRPr="00B01E9A" w:rsidRDefault="007D13A1" w:rsidP="002578BB">
      <w:pPr>
        <w:pStyle w:val="Prrafodelista"/>
        <w:numPr>
          <w:ilvl w:val="0"/>
          <w:numId w:val="25"/>
        </w:numPr>
        <w:rPr>
          <w:lang w:eastAsia="es-ES"/>
        </w:rPr>
      </w:pPr>
      <w:r>
        <w:rPr>
          <w:lang w:eastAsia="es-ES"/>
        </w:rPr>
        <w:t xml:space="preserve">El Sistema </w:t>
      </w:r>
      <w:r w:rsidR="00B01E9A" w:rsidRPr="00B01E9A">
        <w:rPr>
          <w:lang w:eastAsia="es-ES"/>
        </w:rPr>
        <w:t>debe mostrar una lista de las ecuaciones calculadas por el usuario.</w:t>
      </w:r>
    </w:p>
    <w:p w14:paraId="4F3ED827" w14:textId="5A7EC436" w:rsidR="00B01E9A" w:rsidRPr="00B01E9A" w:rsidRDefault="007D13A1" w:rsidP="002578BB">
      <w:pPr>
        <w:pStyle w:val="Prrafodelista"/>
        <w:numPr>
          <w:ilvl w:val="0"/>
          <w:numId w:val="25"/>
        </w:numPr>
        <w:rPr>
          <w:lang w:eastAsia="es-ES"/>
        </w:rPr>
      </w:pPr>
      <w:r w:rsidRPr="007D13A1">
        <w:rPr>
          <w:lang w:eastAsia="es-ES"/>
        </w:rPr>
        <w:t xml:space="preserve">El Sistema </w:t>
      </w:r>
      <w:r w:rsidRPr="007D13A1">
        <w:rPr>
          <w:rStyle w:val="Refdecomentario"/>
          <w:sz w:val="24"/>
          <w:szCs w:val="24"/>
        </w:rPr>
        <w:t>d</w:t>
      </w:r>
      <w:r w:rsidR="00B01E9A" w:rsidRPr="007D13A1">
        <w:rPr>
          <w:lang w:eastAsia="es-ES"/>
        </w:rPr>
        <w:t>ebe</w:t>
      </w:r>
      <w:r w:rsidR="00B01E9A" w:rsidRPr="00B01E9A">
        <w:rPr>
          <w:lang w:eastAsia="es-ES"/>
        </w:rPr>
        <w:t xml:space="preserve"> mostrar los detalles de cada ecuación, incluyendo la ecuación en sí, las variables utilizadas y el resultado.</w:t>
      </w:r>
    </w:p>
    <w:p w14:paraId="38F73E3D" w14:textId="474F82AA" w:rsidR="00B01E9A" w:rsidRPr="00B01E9A" w:rsidRDefault="007D13A1" w:rsidP="002578BB">
      <w:pPr>
        <w:pStyle w:val="Prrafodelista"/>
        <w:numPr>
          <w:ilvl w:val="0"/>
          <w:numId w:val="25"/>
        </w:numPr>
        <w:rPr>
          <w:lang w:eastAsia="es-ES"/>
        </w:rPr>
      </w:pPr>
      <w:r>
        <w:rPr>
          <w:lang w:eastAsia="es-ES"/>
        </w:rPr>
        <w:t xml:space="preserve">El Sistema </w:t>
      </w:r>
      <w:r w:rsidR="00B01E9A" w:rsidRPr="00B01E9A">
        <w:rPr>
          <w:lang w:eastAsia="es-ES"/>
        </w:rPr>
        <w:t>debe permitir a los usuarios filtrar y ordenar las ecuaciones.</w:t>
      </w:r>
    </w:p>
    <w:p w14:paraId="001B7D7C" w14:textId="064D5AF5" w:rsidR="00B01E9A" w:rsidRPr="00B01E9A" w:rsidRDefault="007D13A1" w:rsidP="002578BB">
      <w:pPr>
        <w:pStyle w:val="Prrafodelista"/>
        <w:numPr>
          <w:ilvl w:val="0"/>
          <w:numId w:val="25"/>
        </w:numPr>
        <w:rPr>
          <w:lang w:eastAsia="es-ES"/>
        </w:rPr>
      </w:pPr>
      <w:r>
        <w:rPr>
          <w:lang w:eastAsia="es-ES"/>
        </w:rPr>
        <w:t xml:space="preserve">El Sistema </w:t>
      </w:r>
      <w:r w:rsidR="00B01E9A" w:rsidRPr="00B01E9A">
        <w:rPr>
          <w:lang w:eastAsia="es-ES"/>
        </w:rPr>
        <w:t>debe permitir a los usuarios exportar los datos de las ecuaciones a un archivo.</w:t>
      </w:r>
    </w:p>
    <w:p w14:paraId="39A9B0ED" w14:textId="77777777" w:rsidR="00B01E9A" w:rsidRPr="00B01E9A" w:rsidRDefault="00B01E9A" w:rsidP="00DE3FF8">
      <w:pPr>
        <w:rPr>
          <w:lang w:eastAsia="es-ES"/>
        </w:rPr>
      </w:pPr>
      <w:r w:rsidRPr="00B01E9A">
        <w:rPr>
          <w:lang w:eastAsia="es-ES"/>
        </w:rPr>
        <w:tab/>
      </w:r>
      <w:r w:rsidRPr="00B01E9A">
        <w:rPr>
          <w:b/>
          <w:lang w:eastAsia="es-ES"/>
        </w:rPr>
        <w:t xml:space="preserve">F5: Búsqueda: </w:t>
      </w:r>
      <w:r w:rsidRPr="00B01E9A">
        <w:rPr>
          <w:lang w:eastAsia="es-ES"/>
        </w:rPr>
        <w:t>Si la página web debe incluir un motor de búsqueda que permita a los usuarios encontrar rápidamente lo que buscan.</w:t>
      </w:r>
    </w:p>
    <w:p w14:paraId="3DF53463" w14:textId="77777777" w:rsidR="00B01E9A" w:rsidRPr="00B01E9A" w:rsidRDefault="00B01E9A" w:rsidP="00DE3FF8">
      <w:pPr>
        <w:rPr>
          <w:lang w:eastAsia="es-ES"/>
        </w:rPr>
      </w:pPr>
      <w:r w:rsidRPr="00B01E9A">
        <w:rPr>
          <w:lang w:eastAsia="es-ES"/>
        </w:rPr>
        <w:t xml:space="preserve">F6: Ayuda y Soporte: </w:t>
      </w:r>
    </w:p>
    <w:p w14:paraId="02E79C5A" w14:textId="73E52D43" w:rsidR="00B01E9A" w:rsidRPr="00B01E9A" w:rsidRDefault="007D13A1" w:rsidP="002578BB">
      <w:pPr>
        <w:pStyle w:val="Prrafodelista"/>
        <w:numPr>
          <w:ilvl w:val="0"/>
          <w:numId w:val="26"/>
        </w:numPr>
        <w:rPr>
          <w:lang w:eastAsia="es-ES"/>
        </w:rPr>
      </w:pPr>
      <w:r>
        <w:rPr>
          <w:lang w:eastAsia="es-ES"/>
        </w:rPr>
        <w:t xml:space="preserve">El </w:t>
      </w:r>
      <w:proofErr w:type="gramStart"/>
      <w:r>
        <w:rPr>
          <w:lang w:eastAsia="es-ES"/>
        </w:rPr>
        <w:t xml:space="preserve">Sistema </w:t>
      </w:r>
      <w:r w:rsidRPr="00B01E9A">
        <w:rPr>
          <w:lang w:eastAsia="es-ES"/>
        </w:rPr>
        <w:t xml:space="preserve"> </w:t>
      </w:r>
      <w:r w:rsidR="00B01E9A" w:rsidRPr="00B01E9A">
        <w:rPr>
          <w:lang w:eastAsia="es-ES"/>
        </w:rPr>
        <w:t>debe</w:t>
      </w:r>
      <w:proofErr w:type="gramEnd"/>
      <w:r w:rsidR="00B01E9A" w:rsidRPr="00B01E9A">
        <w:rPr>
          <w:lang w:eastAsia="es-ES"/>
        </w:rPr>
        <w:t xml:space="preserve"> tener una sección de ayuda que proporcione información sobre cómo usar la página web.</w:t>
      </w:r>
    </w:p>
    <w:p w14:paraId="0A65C8C5" w14:textId="5DC1D2FB" w:rsidR="00B01E9A" w:rsidRPr="00B01E9A" w:rsidRDefault="007D13A1" w:rsidP="002578BB">
      <w:pPr>
        <w:pStyle w:val="Prrafodelista"/>
        <w:numPr>
          <w:ilvl w:val="0"/>
          <w:numId w:val="26"/>
        </w:numPr>
        <w:rPr>
          <w:lang w:eastAsia="es-ES"/>
        </w:rPr>
      </w:pPr>
      <w:r>
        <w:rPr>
          <w:lang w:eastAsia="es-ES"/>
        </w:rPr>
        <w:t xml:space="preserve">El Sistema </w:t>
      </w:r>
      <w:r w:rsidRPr="00B01E9A">
        <w:rPr>
          <w:lang w:eastAsia="es-ES"/>
        </w:rPr>
        <w:t xml:space="preserve"> </w:t>
      </w:r>
      <w:r w:rsidR="00B01E9A" w:rsidRPr="00B01E9A">
        <w:rPr>
          <w:lang w:eastAsia="es-ES"/>
        </w:rPr>
        <w:t xml:space="preserve"> debe tener un sistema de contacto que permita a los usuarios ponerse en contacto con el equipo de soporte técnico.</w:t>
      </w:r>
    </w:p>
    <w:p w14:paraId="7DD3D727" w14:textId="77777777" w:rsidR="00B01E9A" w:rsidRPr="00B01E9A" w:rsidRDefault="00B01E9A" w:rsidP="00DE3FF8"/>
    <w:p w14:paraId="42F1DCBC" w14:textId="77777777" w:rsidR="00D960F5" w:rsidRPr="00B01E9A" w:rsidRDefault="00D960F5" w:rsidP="00665892">
      <w:pPr>
        <w:pStyle w:val="Ttulo3"/>
      </w:pPr>
      <w:bookmarkStart w:id="70" w:name="_Toc176513943"/>
      <w:r w:rsidRPr="00B01E9A">
        <w:t>Requisitos No Funcionales:</w:t>
      </w:r>
      <w:bookmarkEnd w:id="70"/>
    </w:p>
    <w:p w14:paraId="53ADE04D" w14:textId="2FCDD411" w:rsidR="00D960F5" w:rsidRPr="00B01E9A" w:rsidRDefault="007D13A1" w:rsidP="00DE3FF8">
      <w:r w:rsidRPr="00B01E9A">
        <w:t>Requisitos No</w:t>
      </w:r>
      <w:r w:rsidR="00D960F5" w:rsidRPr="00B01E9A">
        <w:t xml:space="preserve"> Funcionales (Restricciones, requisitos de calidad): Restricciones sobre las funciones o servicios ofrecidos por el sistema.</w:t>
      </w:r>
    </w:p>
    <w:p w14:paraId="46D20F60" w14:textId="77777777" w:rsidR="00B01E9A" w:rsidRPr="00B01E9A" w:rsidRDefault="00B01E9A" w:rsidP="00DE3FF8"/>
    <w:p w14:paraId="03A4BE08" w14:textId="77777777" w:rsidR="00B01E9A" w:rsidRPr="00B01E9A" w:rsidRDefault="00B01E9A" w:rsidP="00DE3FF8"/>
    <w:p w14:paraId="621AD873" w14:textId="77777777" w:rsidR="00D960F5" w:rsidRPr="00B01E9A" w:rsidRDefault="00D960F5" w:rsidP="00F04C44">
      <w:pPr>
        <w:pStyle w:val="Ttulo2"/>
      </w:pPr>
      <w:bookmarkStart w:id="71" w:name="_Toc176513944"/>
      <w:r w:rsidRPr="00B01E9A">
        <w:t>Historias de Usuarios:</w:t>
      </w:r>
      <w:bookmarkEnd w:id="71"/>
    </w:p>
    <w:p w14:paraId="3AEE9FAD" w14:textId="77777777" w:rsidR="00D960F5" w:rsidRPr="00B01E9A" w:rsidRDefault="00D960F5" w:rsidP="00DE3FF8">
      <w:pPr>
        <w:rPr>
          <w:lang w:val="es-CU"/>
        </w:rPr>
      </w:pPr>
      <w:r w:rsidRPr="00B01E9A">
        <w:t xml:space="preserve">Las Historias de Usuario </w:t>
      </w:r>
      <w:r w:rsidRPr="00B01E9A">
        <w:rPr>
          <w:lang w:val="es-CU"/>
        </w:rPr>
        <w:t xml:space="preserve">representan una breve descripción del comportamiento del sistema, emplea terminología del cliente sin lenguaje técnico, se realiza una por cada característica principal del sistema, se emplean para hacer estimaciones </w:t>
      </w:r>
      <w:r w:rsidRPr="00B01E9A">
        <w:rPr>
          <w:lang w:val="es-CU"/>
        </w:rPr>
        <w:lastRenderedPageBreak/>
        <w:t xml:space="preserve">de tiempo y para el plan de lanzamientos, reemplazan un gran documento de requisitos y </w:t>
      </w:r>
      <w:r w:rsidRPr="00B01E9A">
        <w:rPr>
          <w:lang w:val="es-ES_tradnl"/>
        </w:rPr>
        <w:t>preceden</w:t>
      </w:r>
      <w:r w:rsidRPr="00B01E9A">
        <w:rPr>
          <w:lang w:val="es-CU"/>
        </w:rPr>
        <w:t xml:space="preserve"> la creación de las pruebas de aceptación</w:t>
      </w:r>
    </w:p>
    <w:p w14:paraId="7EA5DDBF" w14:textId="77777777" w:rsidR="002215C7" w:rsidRPr="00B01E9A" w:rsidRDefault="002215C7" w:rsidP="002215C7">
      <w:pPr>
        <w:rPr>
          <w:lang w:val="es-CU"/>
        </w:rPr>
      </w:pPr>
      <w:r w:rsidRPr="00B01E9A">
        <w:rPr>
          <w:lang w:val="es-CU"/>
        </w:rPr>
        <w:t xml:space="preserve">requisitos y </w:t>
      </w:r>
      <w:r w:rsidRPr="00B01E9A">
        <w:rPr>
          <w:lang w:val="es-ES_tradnl"/>
        </w:rPr>
        <w:t>preceden</w:t>
      </w:r>
      <w:r w:rsidRPr="00B01E9A">
        <w:rPr>
          <w:lang w:val="es-CU"/>
        </w:rPr>
        <w:t xml:space="preserve"> la creación de las pruebas de aceptación</w:t>
      </w:r>
    </w:p>
    <w:tbl>
      <w:tblPr>
        <w:tblStyle w:val="Tablaconcuadrcula"/>
        <w:tblW w:w="9918" w:type="dxa"/>
        <w:tblLook w:val="04A0" w:firstRow="1" w:lastRow="0" w:firstColumn="1" w:lastColumn="0" w:noHBand="0" w:noVBand="1"/>
      </w:tblPr>
      <w:tblGrid>
        <w:gridCol w:w="279"/>
        <w:gridCol w:w="2268"/>
        <w:gridCol w:w="1817"/>
        <w:gridCol w:w="5554"/>
      </w:tblGrid>
      <w:tr w:rsidR="002215C7" w14:paraId="14A24C33" w14:textId="77777777" w:rsidTr="003226D1">
        <w:tc>
          <w:tcPr>
            <w:tcW w:w="279" w:type="dxa"/>
          </w:tcPr>
          <w:p w14:paraId="3C38D15D" w14:textId="77777777" w:rsidR="002215C7" w:rsidRPr="0048339B" w:rsidRDefault="002215C7" w:rsidP="003226D1"/>
        </w:tc>
        <w:tc>
          <w:tcPr>
            <w:tcW w:w="9639" w:type="dxa"/>
            <w:gridSpan w:val="3"/>
          </w:tcPr>
          <w:p w14:paraId="6AC4A2B1" w14:textId="77777777" w:rsidR="002215C7" w:rsidRPr="0048339B" w:rsidRDefault="002215C7" w:rsidP="003226D1">
            <w:r w:rsidRPr="0048339B">
              <w:t>Historia de Usuario</w:t>
            </w:r>
          </w:p>
        </w:tc>
      </w:tr>
      <w:tr w:rsidR="002215C7" w14:paraId="32150204" w14:textId="77777777" w:rsidTr="003226D1">
        <w:tc>
          <w:tcPr>
            <w:tcW w:w="2547" w:type="dxa"/>
            <w:gridSpan w:val="2"/>
          </w:tcPr>
          <w:p w14:paraId="31520995" w14:textId="77777777" w:rsidR="002215C7" w:rsidRPr="0048339B" w:rsidRDefault="002215C7" w:rsidP="003226D1">
            <w:pPr>
              <w:rPr>
                <w:b/>
              </w:rPr>
            </w:pPr>
            <w:r w:rsidRPr="0048339B">
              <w:t>Número: 1</w:t>
            </w:r>
          </w:p>
        </w:tc>
        <w:tc>
          <w:tcPr>
            <w:tcW w:w="7371" w:type="dxa"/>
            <w:gridSpan w:val="2"/>
          </w:tcPr>
          <w:p w14:paraId="334676CA" w14:textId="77777777" w:rsidR="002215C7" w:rsidRPr="0048339B" w:rsidRDefault="002215C7" w:rsidP="003226D1">
            <w:r w:rsidRPr="0048339B">
              <w:t xml:space="preserve">Nombre de la Historia de Usuario: </w:t>
            </w:r>
            <w:r>
              <w:t>Autenticarse</w:t>
            </w:r>
          </w:p>
          <w:p w14:paraId="3147FF2C" w14:textId="77777777" w:rsidR="002215C7" w:rsidRPr="0048339B" w:rsidRDefault="002215C7" w:rsidP="003226D1"/>
        </w:tc>
      </w:tr>
      <w:tr w:rsidR="002215C7" w14:paraId="1AF1D8FB" w14:textId="77777777" w:rsidTr="003226D1">
        <w:tc>
          <w:tcPr>
            <w:tcW w:w="279" w:type="dxa"/>
          </w:tcPr>
          <w:p w14:paraId="6AFB34C8" w14:textId="77777777" w:rsidR="002215C7" w:rsidRPr="0048339B" w:rsidRDefault="002215C7" w:rsidP="003226D1"/>
        </w:tc>
        <w:tc>
          <w:tcPr>
            <w:tcW w:w="9639" w:type="dxa"/>
            <w:gridSpan w:val="3"/>
          </w:tcPr>
          <w:p w14:paraId="4224DAFC" w14:textId="77777777" w:rsidR="002215C7" w:rsidRPr="0048339B" w:rsidRDefault="002215C7" w:rsidP="003226D1">
            <w:r w:rsidRPr="0048339B">
              <w:t>Modificación o Extensión de Historia de Usuario y Número: Ninguna</w:t>
            </w:r>
          </w:p>
        </w:tc>
      </w:tr>
      <w:tr w:rsidR="002215C7" w14:paraId="2EF11BC2" w14:textId="77777777" w:rsidTr="003226D1">
        <w:tc>
          <w:tcPr>
            <w:tcW w:w="4364" w:type="dxa"/>
            <w:gridSpan w:val="3"/>
          </w:tcPr>
          <w:p w14:paraId="4B1DCA15" w14:textId="77777777" w:rsidR="002215C7" w:rsidRPr="0048339B" w:rsidRDefault="002215C7" w:rsidP="003226D1">
            <w:pPr>
              <w:rPr>
                <w:b/>
              </w:rPr>
            </w:pPr>
            <w:r w:rsidRPr="0048339B">
              <w:t>Usuario: Administrador y Cliente</w:t>
            </w:r>
          </w:p>
          <w:p w14:paraId="50DE6A9C" w14:textId="77777777" w:rsidR="002215C7" w:rsidRPr="0048339B" w:rsidRDefault="002215C7" w:rsidP="003226D1"/>
        </w:tc>
        <w:tc>
          <w:tcPr>
            <w:tcW w:w="5554" w:type="dxa"/>
          </w:tcPr>
          <w:p w14:paraId="7FACBA7C" w14:textId="77777777" w:rsidR="002215C7" w:rsidRPr="0048339B" w:rsidRDefault="002215C7" w:rsidP="003226D1">
            <w:r w:rsidRPr="0048339B">
              <w:t xml:space="preserve">Iteración asignada: </w:t>
            </w:r>
          </w:p>
          <w:p w14:paraId="207B22C1" w14:textId="77777777" w:rsidR="002215C7" w:rsidRPr="0048339B" w:rsidRDefault="002215C7" w:rsidP="003226D1"/>
        </w:tc>
      </w:tr>
      <w:tr w:rsidR="002215C7" w14:paraId="29CD8107" w14:textId="77777777" w:rsidTr="003226D1">
        <w:tc>
          <w:tcPr>
            <w:tcW w:w="4364" w:type="dxa"/>
            <w:gridSpan w:val="3"/>
          </w:tcPr>
          <w:p w14:paraId="72C2AC8D" w14:textId="77777777" w:rsidR="002215C7" w:rsidRPr="0048339B" w:rsidRDefault="002215C7" w:rsidP="003226D1">
            <w:r w:rsidRPr="0048339B">
              <w:t>Prioridad del Negocio: (Alta/Media/ Baja)</w:t>
            </w:r>
          </w:p>
          <w:p w14:paraId="31629D93" w14:textId="77777777" w:rsidR="002215C7" w:rsidRPr="0048339B" w:rsidRDefault="002215C7" w:rsidP="003226D1">
            <w:pPr>
              <w:rPr>
                <w:b/>
              </w:rPr>
            </w:pPr>
            <w:r w:rsidRPr="0048339B">
              <w:t>Alta</w:t>
            </w:r>
          </w:p>
        </w:tc>
        <w:tc>
          <w:tcPr>
            <w:tcW w:w="5554" w:type="dxa"/>
          </w:tcPr>
          <w:p w14:paraId="2F43F016" w14:textId="77777777" w:rsidR="002215C7" w:rsidRPr="0048339B" w:rsidRDefault="002215C7" w:rsidP="003226D1">
            <w:r w:rsidRPr="0048339B">
              <w:t>Puntos Estimados: 1 semana</w:t>
            </w:r>
          </w:p>
          <w:p w14:paraId="5C5E541B" w14:textId="77777777" w:rsidR="002215C7" w:rsidRPr="0048339B" w:rsidRDefault="002215C7" w:rsidP="003226D1"/>
        </w:tc>
      </w:tr>
      <w:tr w:rsidR="002215C7" w14:paraId="1B923680" w14:textId="77777777" w:rsidTr="003226D1">
        <w:tc>
          <w:tcPr>
            <w:tcW w:w="4364" w:type="dxa"/>
            <w:gridSpan w:val="3"/>
          </w:tcPr>
          <w:p w14:paraId="4BDBAEA0" w14:textId="77777777" w:rsidR="002215C7" w:rsidRPr="0048339B" w:rsidRDefault="002215C7" w:rsidP="003226D1">
            <w:r w:rsidRPr="0048339B">
              <w:t>Riesgo en Desarrollo</w:t>
            </w:r>
            <w:proofErr w:type="gramStart"/>
            <w:r w:rsidRPr="0048339B">
              <w:t>:  (</w:t>
            </w:r>
            <w:proofErr w:type="gramEnd"/>
            <w:r w:rsidRPr="0048339B">
              <w:t>Alta/Media/ Baja)</w:t>
            </w:r>
          </w:p>
          <w:p w14:paraId="45C71C19" w14:textId="77777777" w:rsidR="002215C7" w:rsidRPr="0048339B" w:rsidRDefault="002215C7" w:rsidP="003226D1">
            <w:pPr>
              <w:rPr>
                <w:b/>
              </w:rPr>
            </w:pPr>
            <w:r w:rsidRPr="0048339B">
              <w:t>Baja</w:t>
            </w:r>
          </w:p>
        </w:tc>
        <w:tc>
          <w:tcPr>
            <w:tcW w:w="5554" w:type="dxa"/>
          </w:tcPr>
          <w:p w14:paraId="028DBB1C" w14:textId="77777777" w:rsidR="002215C7" w:rsidRPr="0048339B" w:rsidRDefault="002215C7" w:rsidP="003226D1">
            <w:r w:rsidRPr="0048339B">
              <w:t xml:space="preserve">Puntos Reales: </w:t>
            </w:r>
          </w:p>
          <w:p w14:paraId="124FD45A" w14:textId="77777777" w:rsidR="002215C7" w:rsidRPr="0048339B" w:rsidRDefault="002215C7" w:rsidP="003226D1"/>
        </w:tc>
      </w:tr>
      <w:tr w:rsidR="002215C7" w14:paraId="4DBD532E" w14:textId="77777777" w:rsidTr="003226D1">
        <w:tc>
          <w:tcPr>
            <w:tcW w:w="279" w:type="dxa"/>
          </w:tcPr>
          <w:p w14:paraId="534180A6" w14:textId="77777777" w:rsidR="002215C7" w:rsidRPr="0048339B" w:rsidRDefault="002215C7" w:rsidP="003226D1"/>
        </w:tc>
        <w:tc>
          <w:tcPr>
            <w:tcW w:w="9639" w:type="dxa"/>
            <w:gridSpan w:val="3"/>
          </w:tcPr>
          <w:p w14:paraId="12F14A55" w14:textId="77777777" w:rsidR="002215C7" w:rsidRPr="0048339B" w:rsidRDefault="002215C7" w:rsidP="003226D1">
            <w:r w:rsidRPr="0048339B">
              <w:t>Programador responsable: Dariel Cabrera</w:t>
            </w:r>
          </w:p>
        </w:tc>
      </w:tr>
      <w:tr w:rsidR="002215C7" w14:paraId="0C7F619D" w14:textId="77777777" w:rsidTr="003226D1">
        <w:tc>
          <w:tcPr>
            <w:tcW w:w="279" w:type="dxa"/>
          </w:tcPr>
          <w:p w14:paraId="732CDD4E" w14:textId="77777777" w:rsidR="002215C7" w:rsidRPr="0048339B" w:rsidRDefault="002215C7" w:rsidP="003226D1"/>
        </w:tc>
        <w:tc>
          <w:tcPr>
            <w:tcW w:w="9639" w:type="dxa"/>
            <w:gridSpan w:val="3"/>
          </w:tcPr>
          <w:p w14:paraId="1B32F21F" w14:textId="77777777" w:rsidR="002215C7" w:rsidRPr="0048339B" w:rsidRDefault="002215C7" w:rsidP="003226D1">
            <w:r w:rsidRPr="0048339B">
              <w:rPr>
                <w:b/>
              </w:rPr>
              <w:t xml:space="preserve">Descripción: </w:t>
            </w:r>
            <w:r w:rsidRPr="0048339B">
              <w:t>El módulo de autenticación debe mostrar un formulario que está compuesto por dos campos obligatorios, usuario y contraseña</w:t>
            </w:r>
            <w:proofErr w:type="gramStart"/>
            <w:r w:rsidRPr="0048339B">
              <w:t>. .</w:t>
            </w:r>
            <w:proofErr w:type="gramEnd"/>
            <w:r w:rsidRPr="0048339B">
              <w:t xml:space="preserve"> Cuando el usuario se autentique hará el rol de administrador o de cliente.</w:t>
            </w:r>
          </w:p>
        </w:tc>
      </w:tr>
      <w:tr w:rsidR="002215C7" w14:paraId="210E7207" w14:textId="77777777" w:rsidTr="003226D1">
        <w:tc>
          <w:tcPr>
            <w:tcW w:w="279" w:type="dxa"/>
          </w:tcPr>
          <w:p w14:paraId="0DD0690E" w14:textId="77777777" w:rsidR="002215C7" w:rsidRPr="0048339B" w:rsidRDefault="002215C7" w:rsidP="003226D1"/>
        </w:tc>
        <w:tc>
          <w:tcPr>
            <w:tcW w:w="9639" w:type="dxa"/>
            <w:gridSpan w:val="3"/>
          </w:tcPr>
          <w:p w14:paraId="0F5AE73A" w14:textId="77777777" w:rsidR="002215C7" w:rsidRPr="0048339B" w:rsidRDefault="002215C7" w:rsidP="003226D1">
            <w:r w:rsidRPr="0048339B">
              <w:rPr>
                <w:b/>
              </w:rPr>
              <w:t xml:space="preserve">Observaciones: </w:t>
            </w:r>
            <w:r w:rsidRPr="0048339B">
              <w:t>En caso que los datos de entradas no estén correctos, se lanza un mensaje alertando que las credenciales son incorrectas.</w:t>
            </w:r>
          </w:p>
          <w:p w14:paraId="2D6544D5" w14:textId="77777777" w:rsidR="002215C7" w:rsidRPr="0048339B" w:rsidRDefault="002215C7" w:rsidP="003226D1"/>
        </w:tc>
      </w:tr>
      <w:tr w:rsidR="002215C7" w14:paraId="16B3463B" w14:textId="77777777" w:rsidTr="003226D1">
        <w:tc>
          <w:tcPr>
            <w:tcW w:w="279" w:type="dxa"/>
          </w:tcPr>
          <w:p w14:paraId="4239376E" w14:textId="77777777" w:rsidR="002215C7" w:rsidRPr="0048339B" w:rsidRDefault="002215C7" w:rsidP="003226D1"/>
        </w:tc>
        <w:tc>
          <w:tcPr>
            <w:tcW w:w="9639" w:type="dxa"/>
            <w:gridSpan w:val="3"/>
          </w:tcPr>
          <w:p w14:paraId="28105C57" w14:textId="77777777" w:rsidR="002215C7" w:rsidRPr="0048339B" w:rsidRDefault="002215C7" w:rsidP="003226D1">
            <w:pPr>
              <w:rPr>
                <w:b/>
                <w:bCs/>
                <w:color w:val="auto"/>
                <w:sz w:val="22"/>
                <w:szCs w:val="22"/>
              </w:rPr>
            </w:pPr>
            <w:r>
              <w:t xml:space="preserve">                     </w:t>
            </w:r>
            <w:r>
              <w:rPr>
                <w:noProof/>
              </w:rPr>
              <w:drawing>
                <wp:inline distT="0" distB="0" distL="0" distR="0" wp14:anchorId="39843709" wp14:editId="20402592">
                  <wp:extent cx="3397440" cy="3083560"/>
                  <wp:effectExtent l="0" t="0" r="0" b="254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448199" cy="3129629"/>
                          </a:xfrm>
                          <a:prstGeom prst="rect">
                            <a:avLst/>
                          </a:prstGeom>
                          <a:noFill/>
                          <a:ln>
                            <a:noFill/>
                          </a:ln>
                        </pic:spPr>
                      </pic:pic>
                    </a:graphicData>
                  </a:graphic>
                </wp:inline>
              </w:drawing>
            </w:r>
          </w:p>
        </w:tc>
      </w:tr>
    </w:tbl>
    <w:p w14:paraId="769A09FD" w14:textId="77777777" w:rsidR="002215C7" w:rsidRDefault="002215C7" w:rsidP="002215C7"/>
    <w:p w14:paraId="0E7E36D5" w14:textId="77777777" w:rsidR="002215C7" w:rsidRDefault="002215C7" w:rsidP="002215C7"/>
    <w:p w14:paraId="1B0A500A" w14:textId="77777777" w:rsidR="002215C7" w:rsidRDefault="002215C7" w:rsidP="002215C7"/>
    <w:p w14:paraId="75AD4E1F" w14:textId="77777777" w:rsidR="002215C7" w:rsidRDefault="002215C7" w:rsidP="002215C7"/>
    <w:tbl>
      <w:tblPr>
        <w:tblStyle w:val="Tablaconcuadrcula"/>
        <w:tblW w:w="9918" w:type="dxa"/>
        <w:tblLook w:val="04A0" w:firstRow="1" w:lastRow="0" w:firstColumn="1" w:lastColumn="0" w:noHBand="0" w:noVBand="1"/>
      </w:tblPr>
      <w:tblGrid>
        <w:gridCol w:w="279"/>
        <w:gridCol w:w="2268"/>
        <w:gridCol w:w="1817"/>
        <w:gridCol w:w="5554"/>
      </w:tblGrid>
      <w:tr w:rsidR="002215C7" w14:paraId="03E658D4" w14:textId="77777777" w:rsidTr="003226D1">
        <w:tc>
          <w:tcPr>
            <w:tcW w:w="279" w:type="dxa"/>
          </w:tcPr>
          <w:p w14:paraId="149AE7D6" w14:textId="77777777" w:rsidR="002215C7" w:rsidRPr="0048339B" w:rsidRDefault="002215C7" w:rsidP="003226D1"/>
        </w:tc>
        <w:tc>
          <w:tcPr>
            <w:tcW w:w="9639" w:type="dxa"/>
            <w:gridSpan w:val="3"/>
          </w:tcPr>
          <w:p w14:paraId="15BCB7DD" w14:textId="77777777" w:rsidR="002215C7" w:rsidRPr="0048339B" w:rsidRDefault="002215C7" w:rsidP="003226D1">
            <w:r w:rsidRPr="0048339B">
              <w:t>Historia de Usuario</w:t>
            </w:r>
          </w:p>
        </w:tc>
      </w:tr>
      <w:tr w:rsidR="002215C7" w14:paraId="6542E14E" w14:textId="77777777" w:rsidTr="003226D1">
        <w:tc>
          <w:tcPr>
            <w:tcW w:w="2547" w:type="dxa"/>
            <w:gridSpan w:val="2"/>
          </w:tcPr>
          <w:p w14:paraId="36EA71B1" w14:textId="77777777" w:rsidR="002215C7" w:rsidRPr="0048339B" w:rsidRDefault="002215C7" w:rsidP="003226D1">
            <w:pPr>
              <w:rPr>
                <w:b/>
              </w:rPr>
            </w:pPr>
            <w:r w:rsidRPr="0048339B">
              <w:t xml:space="preserve">Número: </w:t>
            </w:r>
            <w:r>
              <w:t>2</w:t>
            </w:r>
          </w:p>
        </w:tc>
        <w:tc>
          <w:tcPr>
            <w:tcW w:w="7371" w:type="dxa"/>
            <w:gridSpan w:val="2"/>
          </w:tcPr>
          <w:p w14:paraId="5B186160" w14:textId="77777777" w:rsidR="002215C7" w:rsidRPr="0048339B" w:rsidRDefault="002215C7" w:rsidP="003226D1">
            <w:r w:rsidRPr="0048339B">
              <w:t xml:space="preserve">Nombre de la Historia de Usuario: </w:t>
            </w:r>
            <w:r>
              <w:t>Inicio</w:t>
            </w:r>
          </w:p>
          <w:p w14:paraId="515C840E" w14:textId="77777777" w:rsidR="002215C7" w:rsidRPr="0048339B" w:rsidRDefault="002215C7" w:rsidP="003226D1"/>
        </w:tc>
      </w:tr>
      <w:tr w:rsidR="002215C7" w14:paraId="0EE06706" w14:textId="77777777" w:rsidTr="003226D1">
        <w:tc>
          <w:tcPr>
            <w:tcW w:w="279" w:type="dxa"/>
          </w:tcPr>
          <w:p w14:paraId="51CA4D78" w14:textId="77777777" w:rsidR="002215C7" w:rsidRPr="0048339B" w:rsidRDefault="002215C7" w:rsidP="003226D1"/>
        </w:tc>
        <w:tc>
          <w:tcPr>
            <w:tcW w:w="9639" w:type="dxa"/>
            <w:gridSpan w:val="3"/>
          </w:tcPr>
          <w:p w14:paraId="590AD028" w14:textId="77777777" w:rsidR="002215C7" w:rsidRPr="0048339B" w:rsidRDefault="002215C7" w:rsidP="003226D1">
            <w:r w:rsidRPr="0048339B">
              <w:t>Modificación o Extensión de Historia de Usuario y Número: Ninguna</w:t>
            </w:r>
          </w:p>
        </w:tc>
      </w:tr>
      <w:tr w:rsidR="002215C7" w14:paraId="6823A4A3" w14:textId="77777777" w:rsidTr="003226D1">
        <w:tc>
          <w:tcPr>
            <w:tcW w:w="4364" w:type="dxa"/>
            <w:gridSpan w:val="3"/>
          </w:tcPr>
          <w:p w14:paraId="51DD1883" w14:textId="77777777" w:rsidR="002215C7" w:rsidRPr="0048339B" w:rsidRDefault="002215C7" w:rsidP="003226D1">
            <w:pPr>
              <w:rPr>
                <w:b/>
              </w:rPr>
            </w:pPr>
            <w:r w:rsidRPr="0048339B">
              <w:t xml:space="preserve">Usuario: </w:t>
            </w:r>
            <w:r>
              <w:t>Administrador y Clientes</w:t>
            </w:r>
          </w:p>
          <w:p w14:paraId="2A02306F" w14:textId="77777777" w:rsidR="002215C7" w:rsidRPr="0048339B" w:rsidRDefault="002215C7" w:rsidP="003226D1"/>
        </w:tc>
        <w:tc>
          <w:tcPr>
            <w:tcW w:w="5554" w:type="dxa"/>
          </w:tcPr>
          <w:p w14:paraId="3108D9CF" w14:textId="77777777" w:rsidR="002215C7" w:rsidRPr="0048339B" w:rsidRDefault="002215C7" w:rsidP="003226D1">
            <w:r w:rsidRPr="0048339B">
              <w:t xml:space="preserve">Iteración asignada: </w:t>
            </w:r>
          </w:p>
          <w:p w14:paraId="3B98989D" w14:textId="77777777" w:rsidR="002215C7" w:rsidRPr="0048339B" w:rsidRDefault="002215C7" w:rsidP="003226D1"/>
        </w:tc>
      </w:tr>
      <w:tr w:rsidR="002215C7" w14:paraId="198EE490" w14:textId="77777777" w:rsidTr="003226D1">
        <w:tc>
          <w:tcPr>
            <w:tcW w:w="4364" w:type="dxa"/>
            <w:gridSpan w:val="3"/>
          </w:tcPr>
          <w:p w14:paraId="3A6FE6BE" w14:textId="77777777" w:rsidR="002215C7" w:rsidRPr="0048339B" w:rsidRDefault="002215C7" w:rsidP="003226D1">
            <w:r w:rsidRPr="0048339B">
              <w:t>Prioridad del Negocio: (Alta/Media/ Baja)</w:t>
            </w:r>
          </w:p>
          <w:p w14:paraId="71F3E595" w14:textId="77777777" w:rsidR="002215C7" w:rsidRPr="0048339B" w:rsidRDefault="002215C7" w:rsidP="003226D1">
            <w:pPr>
              <w:rPr>
                <w:b/>
              </w:rPr>
            </w:pPr>
            <w:r>
              <w:t>Media</w:t>
            </w:r>
          </w:p>
        </w:tc>
        <w:tc>
          <w:tcPr>
            <w:tcW w:w="5554" w:type="dxa"/>
          </w:tcPr>
          <w:p w14:paraId="34BB67CF" w14:textId="77777777" w:rsidR="002215C7" w:rsidRPr="0048339B" w:rsidRDefault="002215C7" w:rsidP="003226D1">
            <w:r w:rsidRPr="0048339B">
              <w:t>Puntos Estimados: 1 semana</w:t>
            </w:r>
          </w:p>
          <w:p w14:paraId="148A5295" w14:textId="77777777" w:rsidR="002215C7" w:rsidRPr="0048339B" w:rsidRDefault="002215C7" w:rsidP="003226D1"/>
        </w:tc>
      </w:tr>
      <w:tr w:rsidR="002215C7" w14:paraId="47EBF4D4" w14:textId="77777777" w:rsidTr="003226D1">
        <w:tc>
          <w:tcPr>
            <w:tcW w:w="4364" w:type="dxa"/>
            <w:gridSpan w:val="3"/>
          </w:tcPr>
          <w:p w14:paraId="19E33843" w14:textId="77777777" w:rsidR="002215C7" w:rsidRPr="0048339B" w:rsidRDefault="002215C7" w:rsidP="003226D1">
            <w:r w:rsidRPr="0048339B">
              <w:t>Riesgo en Desarrollo</w:t>
            </w:r>
            <w:proofErr w:type="gramStart"/>
            <w:r w:rsidRPr="0048339B">
              <w:t>:  (</w:t>
            </w:r>
            <w:proofErr w:type="gramEnd"/>
            <w:r w:rsidRPr="0048339B">
              <w:t>Alta/Media/ Baja)</w:t>
            </w:r>
          </w:p>
          <w:p w14:paraId="3CF234E9" w14:textId="77777777" w:rsidR="002215C7" w:rsidRPr="0048339B" w:rsidRDefault="002215C7" w:rsidP="003226D1">
            <w:pPr>
              <w:rPr>
                <w:b/>
              </w:rPr>
            </w:pPr>
            <w:r w:rsidRPr="0048339B">
              <w:t>Baja</w:t>
            </w:r>
          </w:p>
        </w:tc>
        <w:tc>
          <w:tcPr>
            <w:tcW w:w="5554" w:type="dxa"/>
          </w:tcPr>
          <w:p w14:paraId="32E4AEEE" w14:textId="77777777" w:rsidR="002215C7" w:rsidRPr="0048339B" w:rsidRDefault="002215C7" w:rsidP="003226D1">
            <w:r w:rsidRPr="0048339B">
              <w:t xml:space="preserve">Puntos Reales: </w:t>
            </w:r>
          </w:p>
          <w:p w14:paraId="0A17A39A" w14:textId="77777777" w:rsidR="002215C7" w:rsidRPr="0048339B" w:rsidRDefault="002215C7" w:rsidP="003226D1"/>
        </w:tc>
      </w:tr>
      <w:tr w:rsidR="002215C7" w14:paraId="396979C2" w14:textId="77777777" w:rsidTr="003226D1">
        <w:tc>
          <w:tcPr>
            <w:tcW w:w="279" w:type="dxa"/>
          </w:tcPr>
          <w:p w14:paraId="421C5776" w14:textId="77777777" w:rsidR="002215C7" w:rsidRPr="0048339B" w:rsidRDefault="002215C7" w:rsidP="003226D1"/>
        </w:tc>
        <w:tc>
          <w:tcPr>
            <w:tcW w:w="9639" w:type="dxa"/>
            <w:gridSpan w:val="3"/>
          </w:tcPr>
          <w:p w14:paraId="545419AA" w14:textId="77777777" w:rsidR="002215C7" w:rsidRPr="0048339B" w:rsidRDefault="002215C7" w:rsidP="003226D1">
            <w:r w:rsidRPr="0048339B">
              <w:t>Programador responsable: Dariel Cabrera</w:t>
            </w:r>
          </w:p>
        </w:tc>
      </w:tr>
      <w:tr w:rsidR="002215C7" w14:paraId="24528D06" w14:textId="77777777" w:rsidTr="003226D1">
        <w:tc>
          <w:tcPr>
            <w:tcW w:w="279" w:type="dxa"/>
          </w:tcPr>
          <w:p w14:paraId="1E70C9A4" w14:textId="77777777" w:rsidR="002215C7" w:rsidRPr="0048339B" w:rsidRDefault="002215C7" w:rsidP="003226D1"/>
        </w:tc>
        <w:tc>
          <w:tcPr>
            <w:tcW w:w="9639" w:type="dxa"/>
            <w:gridSpan w:val="3"/>
          </w:tcPr>
          <w:p w14:paraId="67F45AF6" w14:textId="77777777" w:rsidR="002215C7" w:rsidRPr="0048339B" w:rsidRDefault="002215C7" w:rsidP="003226D1">
            <w:r w:rsidRPr="0048339B">
              <w:rPr>
                <w:b/>
              </w:rPr>
              <w:t xml:space="preserve">Descripción: </w:t>
            </w:r>
            <w:r w:rsidRPr="007C5FD9">
              <w:t>El usuario tendrá visibilidad a las informaciones generales de la página, además de que tendrá</w:t>
            </w:r>
            <w:r>
              <w:rPr>
                <w:b/>
              </w:rPr>
              <w:t xml:space="preserve"> </w:t>
            </w:r>
            <w:r w:rsidRPr="007C5FD9">
              <w:t>las opciones para acceder a las diferentes secciones de la página.</w:t>
            </w:r>
          </w:p>
        </w:tc>
      </w:tr>
      <w:tr w:rsidR="002215C7" w14:paraId="4927728F" w14:textId="77777777" w:rsidTr="003226D1">
        <w:tc>
          <w:tcPr>
            <w:tcW w:w="279" w:type="dxa"/>
          </w:tcPr>
          <w:p w14:paraId="0DF8EA1D" w14:textId="77777777" w:rsidR="002215C7" w:rsidRPr="0048339B" w:rsidRDefault="002215C7" w:rsidP="003226D1"/>
        </w:tc>
        <w:tc>
          <w:tcPr>
            <w:tcW w:w="9639" w:type="dxa"/>
            <w:gridSpan w:val="3"/>
          </w:tcPr>
          <w:p w14:paraId="213A003A" w14:textId="77777777" w:rsidR="002215C7" w:rsidRPr="0048339B" w:rsidRDefault="002215C7" w:rsidP="003226D1">
            <w:r w:rsidRPr="0048339B">
              <w:t xml:space="preserve">Observaciones: </w:t>
            </w:r>
          </w:p>
        </w:tc>
      </w:tr>
      <w:tr w:rsidR="002215C7" w14:paraId="62A22840" w14:textId="77777777" w:rsidTr="003226D1">
        <w:tc>
          <w:tcPr>
            <w:tcW w:w="279" w:type="dxa"/>
          </w:tcPr>
          <w:p w14:paraId="0962A85A" w14:textId="77777777" w:rsidR="002215C7" w:rsidRPr="0048339B" w:rsidRDefault="002215C7" w:rsidP="003226D1"/>
        </w:tc>
        <w:tc>
          <w:tcPr>
            <w:tcW w:w="9639" w:type="dxa"/>
            <w:gridSpan w:val="3"/>
          </w:tcPr>
          <w:p w14:paraId="28E1345A" w14:textId="77777777" w:rsidR="002215C7" w:rsidRPr="0048339B" w:rsidRDefault="002215C7" w:rsidP="003226D1">
            <w:r>
              <w:t xml:space="preserve">                        </w:t>
            </w:r>
            <w:r>
              <w:rPr>
                <w:color w:val="auto"/>
                <w:lang w:eastAsia="en-US"/>
              </w:rPr>
              <w:object w:dxaOrig="9315" w:dyaOrig="11385" w14:anchorId="48ABB75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3.5pt;height:256.5pt" o:ole="">
                  <v:imagedata r:id="rId33" o:title=""/>
                </v:shape>
                <o:OLEObject Type="Embed" ProgID="PBrush" ShapeID="_x0000_i1025" DrawAspect="Content" ObjectID="_1795847109" r:id="rId34"/>
              </w:object>
            </w:r>
          </w:p>
        </w:tc>
      </w:tr>
    </w:tbl>
    <w:p w14:paraId="01EF0B00" w14:textId="77777777" w:rsidR="002215C7" w:rsidRDefault="002215C7" w:rsidP="002215C7"/>
    <w:p w14:paraId="4A85BA1E" w14:textId="77777777" w:rsidR="002215C7" w:rsidRDefault="002215C7" w:rsidP="002215C7"/>
    <w:p w14:paraId="0741F6CF" w14:textId="77777777" w:rsidR="002215C7" w:rsidRDefault="002215C7" w:rsidP="002215C7"/>
    <w:p w14:paraId="08A60884" w14:textId="77777777" w:rsidR="002215C7" w:rsidRDefault="002215C7" w:rsidP="002215C7"/>
    <w:p w14:paraId="64A174F6" w14:textId="77777777" w:rsidR="002215C7" w:rsidRDefault="002215C7" w:rsidP="002215C7"/>
    <w:p w14:paraId="2110E65F" w14:textId="77777777" w:rsidR="002215C7" w:rsidRDefault="002215C7" w:rsidP="002215C7"/>
    <w:p w14:paraId="20629EA9" w14:textId="77777777" w:rsidR="002215C7" w:rsidRDefault="002215C7" w:rsidP="002215C7"/>
    <w:p w14:paraId="026D6C33" w14:textId="77777777" w:rsidR="002215C7" w:rsidRDefault="002215C7" w:rsidP="002215C7"/>
    <w:p w14:paraId="3ADC99D9" w14:textId="77777777" w:rsidR="002215C7" w:rsidRDefault="002215C7" w:rsidP="002215C7"/>
    <w:tbl>
      <w:tblPr>
        <w:tblStyle w:val="Tablaconcuadrcula"/>
        <w:tblW w:w="9918" w:type="dxa"/>
        <w:tblLook w:val="04A0" w:firstRow="1" w:lastRow="0" w:firstColumn="1" w:lastColumn="0" w:noHBand="0" w:noVBand="1"/>
      </w:tblPr>
      <w:tblGrid>
        <w:gridCol w:w="279"/>
        <w:gridCol w:w="2268"/>
        <w:gridCol w:w="1817"/>
        <w:gridCol w:w="5554"/>
      </w:tblGrid>
      <w:tr w:rsidR="002215C7" w14:paraId="5DA2CFBB" w14:textId="77777777" w:rsidTr="003226D1">
        <w:tc>
          <w:tcPr>
            <w:tcW w:w="279" w:type="dxa"/>
          </w:tcPr>
          <w:p w14:paraId="3C06F1F3" w14:textId="77777777" w:rsidR="002215C7" w:rsidRPr="0048339B" w:rsidRDefault="002215C7" w:rsidP="003226D1"/>
        </w:tc>
        <w:tc>
          <w:tcPr>
            <w:tcW w:w="9639" w:type="dxa"/>
            <w:gridSpan w:val="3"/>
          </w:tcPr>
          <w:p w14:paraId="717CD922" w14:textId="77777777" w:rsidR="002215C7" w:rsidRPr="0048339B" w:rsidRDefault="002215C7" w:rsidP="003226D1">
            <w:r w:rsidRPr="0048339B">
              <w:t>Historia de Usuario</w:t>
            </w:r>
          </w:p>
        </w:tc>
      </w:tr>
      <w:tr w:rsidR="002215C7" w14:paraId="1DE9DCF9" w14:textId="77777777" w:rsidTr="003226D1">
        <w:tc>
          <w:tcPr>
            <w:tcW w:w="2547" w:type="dxa"/>
            <w:gridSpan w:val="2"/>
          </w:tcPr>
          <w:p w14:paraId="4A0825CE" w14:textId="77777777" w:rsidR="002215C7" w:rsidRPr="0048339B" w:rsidRDefault="002215C7" w:rsidP="003226D1">
            <w:pPr>
              <w:rPr>
                <w:b/>
              </w:rPr>
            </w:pPr>
            <w:r w:rsidRPr="0048339B">
              <w:t xml:space="preserve">Número: </w:t>
            </w:r>
            <w:r>
              <w:t>3</w:t>
            </w:r>
          </w:p>
        </w:tc>
        <w:tc>
          <w:tcPr>
            <w:tcW w:w="7371" w:type="dxa"/>
            <w:gridSpan w:val="2"/>
          </w:tcPr>
          <w:p w14:paraId="359F26C1" w14:textId="77777777" w:rsidR="002215C7" w:rsidRPr="0048339B" w:rsidRDefault="002215C7" w:rsidP="003226D1">
            <w:r w:rsidRPr="0048339B">
              <w:t xml:space="preserve">Nombre de la Historia de Usuario: </w:t>
            </w:r>
            <w:r>
              <w:t>Cálculo</w:t>
            </w:r>
          </w:p>
          <w:p w14:paraId="359E8890" w14:textId="77777777" w:rsidR="002215C7" w:rsidRPr="0048339B" w:rsidRDefault="002215C7" w:rsidP="003226D1"/>
        </w:tc>
      </w:tr>
      <w:tr w:rsidR="002215C7" w14:paraId="1D5264D1" w14:textId="77777777" w:rsidTr="003226D1">
        <w:tc>
          <w:tcPr>
            <w:tcW w:w="279" w:type="dxa"/>
          </w:tcPr>
          <w:p w14:paraId="2FCEFC13" w14:textId="77777777" w:rsidR="002215C7" w:rsidRPr="0048339B" w:rsidRDefault="002215C7" w:rsidP="003226D1"/>
        </w:tc>
        <w:tc>
          <w:tcPr>
            <w:tcW w:w="9639" w:type="dxa"/>
            <w:gridSpan w:val="3"/>
          </w:tcPr>
          <w:p w14:paraId="32A9208C" w14:textId="77777777" w:rsidR="002215C7" w:rsidRPr="0048339B" w:rsidRDefault="002215C7" w:rsidP="003226D1">
            <w:r w:rsidRPr="0048339B">
              <w:t>Modificación o Extensión de Historia de Usuario y Número: Ninguna</w:t>
            </w:r>
          </w:p>
        </w:tc>
      </w:tr>
      <w:tr w:rsidR="002215C7" w14:paraId="4EA95451" w14:textId="77777777" w:rsidTr="003226D1">
        <w:tc>
          <w:tcPr>
            <w:tcW w:w="4364" w:type="dxa"/>
            <w:gridSpan w:val="3"/>
          </w:tcPr>
          <w:p w14:paraId="7CF2641D" w14:textId="77777777" w:rsidR="002215C7" w:rsidRPr="0048339B" w:rsidRDefault="002215C7" w:rsidP="003226D1">
            <w:pPr>
              <w:rPr>
                <w:b/>
              </w:rPr>
            </w:pPr>
            <w:r w:rsidRPr="0048339B">
              <w:t xml:space="preserve">Usuario: </w:t>
            </w:r>
            <w:r>
              <w:t>Administrador y Clientes</w:t>
            </w:r>
          </w:p>
          <w:p w14:paraId="79F7A398" w14:textId="77777777" w:rsidR="002215C7" w:rsidRPr="0048339B" w:rsidRDefault="002215C7" w:rsidP="003226D1"/>
        </w:tc>
        <w:tc>
          <w:tcPr>
            <w:tcW w:w="5554" w:type="dxa"/>
          </w:tcPr>
          <w:p w14:paraId="2C4BF030" w14:textId="77777777" w:rsidR="002215C7" w:rsidRPr="0048339B" w:rsidRDefault="002215C7" w:rsidP="003226D1">
            <w:r w:rsidRPr="0048339B">
              <w:t xml:space="preserve">Iteración asignada: </w:t>
            </w:r>
          </w:p>
          <w:p w14:paraId="784A1F8D" w14:textId="77777777" w:rsidR="002215C7" w:rsidRPr="0048339B" w:rsidRDefault="002215C7" w:rsidP="003226D1"/>
        </w:tc>
      </w:tr>
      <w:tr w:rsidR="002215C7" w14:paraId="3721C908" w14:textId="77777777" w:rsidTr="003226D1">
        <w:tc>
          <w:tcPr>
            <w:tcW w:w="4364" w:type="dxa"/>
            <w:gridSpan w:val="3"/>
          </w:tcPr>
          <w:p w14:paraId="51147713" w14:textId="77777777" w:rsidR="002215C7" w:rsidRPr="0048339B" w:rsidRDefault="002215C7" w:rsidP="003226D1">
            <w:r w:rsidRPr="0048339B">
              <w:t>Prioridad del Negocio: (Alta/Media/ Baja)</w:t>
            </w:r>
          </w:p>
          <w:p w14:paraId="1928F0F7" w14:textId="77777777" w:rsidR="002215C7" w:rsidRPr="0048339B" w:rsidRDefault="002215C7" w:rsidP="003226D1">
            <w:pPr>
              <w:rPr>
                <w:b/>
              </w:rPr>
            </w:pPr>
            <w:r>
              <w:t>Alta</w:t>
            </w:r>
          </w:p>
        </w:tc>
        <w:tc>
          <w:tcPr>
            <w:tcW w:w="5554" w:type="dxa"/>
          </w:tcPr>
          <w:p w14:paraId="52B0FE22" w14:textId="77777777" w:rsidR="002215C7" w:rsidRPr="0048339B" w:rsidRDefault="002215C7" w:rsidP="003226D1">
            <w:r w:rsidRPr="0048339B">
              <w:t>Puntos Estimados: 1 semana</w:t>
            </w:r>
          </w:p>
          <w:p w14:paraId="6B12465A" w14:textId="77777777" w:rsidR="002215C7" w:rsidRPr="0048339B" w:rsidRDefault="002215C7" w:rsidP="003226D1"/>
        </w:tc>
      </w:tr>
      <w:tr w:rsidR="002215C7" w14:paraId="10AA0998" w14:textId="77777777" w:rsidTr="003226D1">
        <w:tc>
          <w:tcPr>
            <w:tcW w:w="4364" w:type="dxa"/>
            <w:gridSpan w:val="3"/>
          </w:tcPr>
          <w:p w14:paraId="262A05C2" w14:textId="77777777" w:rsidR="002215C7" w:rsidRPr="0048339B" w:rsidRDefault="002215C7" w:rsidP="003226D1">
            <w:r w:rsidRPr="0048339B">
              <w:t>Riesgo en Desarrollo: (Alta/Media/ Baja)</w:t>
            </w:r>
          </w:p>
          <w:p w14:paraId="352BB2C0" w14:textId="77777777" w:rsidR="002215C7" w:rsidRPr="0048339B" w:rsidRDefault="002215C7" w:rsidP="003226D1">
            <w:pPr>
              <w:rPr>
                <w:b/>
              </w:rPr>
            </w:pPr>
            <w:r w:rsidRPr="0048339B">
              <w:t>Baja</w:t>
            </w:r>
          </w:p>
        </w:tc>
        <w:tc>
          <w:tcPr>
            <w:tcW w:w="5554" w:type="dxa"/>
          </w:tcPr>
          <w:p w14:paraId="68755055" w14:textId="77777777" w:rsidR="002215C7" w:rsidRPr="0048339B" w:rsidRDefault="002215C7" w:rsidP="003226D1">
            <w:r w:rsidRPr="0048339B">
              <w:t xml:space="preserve">Puntos Reales: </w:t>
            </w:r>
          </w:p>
          <w:p w14:paraId="7797ABE3" w14:textId="77777777" w:rsidR="002215C7" w:rsidRPr="0048339B" w:rsidRDefault="002215C7" w:rsidP="003226D1"/>
        </w:tc>
      </w:tr>
      <w:tr w:rsidR="002215C7" w14:paraId="71D7E944" w14:textId="77777777" w:rsidTr="003226D1">
        <w:tc>
          <w:tcPr>
            <w:tcW w:w="279" w:type="dxa"/>
          </w:tcPr>
          <w:p w14:paraId="663ED5DF" w14:textId="77777777" w:rsidR="002215C7" w:rsidRPr="0048339B" w:rsidRDefault="002215C7" w:rsidP="003226D1"/>
        </w:tc>
        <w:tc>
          <w:tcPr>
            <w:tcW w:w="9639" w:type="dxa"/>
            <w:gridSpan w:val="3"/>
          </w:tcPr>
          <w:p w14:paraId="139FBB0F" w14:textId="77777777" w:rsidR="002215C7" w:rsidRPr="0048339B" w:rsidRDefault="002215C7" w:rsidP="003226D1">
            <w:r w:rsidRPr="0048339B">
              <w:t>Programador responsable: Dariel Cabrera</w:t>
            </w:r>
          </w:p>
        </w:tc>
      </w:tr>
      <w:tr w:rsidR="002215C7" w14:paraId="4D73811A" w14:textId="77777777" w:rsidTr="003226D1">
        <w:tc>
          <w:tcPr>
            <w:tcW w:w="279" w:type="dxa"/>
          </w:tcPr>
          <w:p w14:paraId="031CC619" w14:textId="77777777" w:rsidR="002215C7" w:rsidRPr="0048339B" w:rsidRDefault="002215C7" w:rsidP="003226D1"/>
        </w:tc>
        <w:tc>
          <w:tcPr>
            <w:tcW w:w="9639" w:type="dxa"/>
            <w:gridSpan w:val="3"/>
          </w:tcPr>
          <w:p w14:paraId="01E8723F" w14:textId="77777777" w:rsidR="002215C7" w:rsidRPr="0048339B" w:rsidRDefault="002215C7" w:rsidP="003226D1">
            <w:r w:rsidRPr="0048339B">
              <w:rPr>
                <w:b/>
              </w:rPr>
              <w:t>Descripción:</w:t>
            </w:r>
            <w:r>
              <w:rPr>
                <w:b/>
              </w:rPr>
              <w:t xml:space="preserve"> </w:t>
            </w:r>
            <w:r w:rsidRPr="007C5FD9">
              <w:t>El módulo de Cálculo tendrá obligatorios para que el usuario realice la entrada de datos</w:t>
            </w:r>
          </w:p>
        </w:tc>
      </w:tr>
      <w:tr w:rsidR="002215C7" w14:paraId="6E8040B1" w14:textId="77777777" w:rsidTr="003226D1">
        <w:tc>
          <w:tcPr>
            <w:tcW w:w="279" w:type="dxa"/>
          </w:tcPr>
          <w:p w14:paraId="632CA558" w14:textId="77777777" w:rsidR="002215C7" w:rsidRPr="0048339B" w:rsidRDefault="002215C7" w:rsidP="003226D1"/>
        </w:tc>
        <w:tc>
          <w:tcPr>
            <w:tcW w:w="9639" w:type="dxa"/>
            <w:gridSpan w:val="3"/>
          </w:tcPr>
          <w:p w14:paraId="42D0108A" w14:textId="77777777" w:rsidR="002215C7" w:rsidRDefault="002215C7" w:rsidP="003226D1">
            <w:r w:rsidRPr="0048339B">
              <w:t xml:space="preserve">Observaciones: </w:t>
            </w:r>
          </w:p>
          <w:p w14:paraId="4317435E" w14:textId="77777777" w:rsidR="002215C7" w:rsidRPr="007C5FD9" w:rsidRDefault="002215C7" w:rsidP="003226D1">
            <w:r w:rsidRPr="0048339B">
              <w:t>En caso que los datos de entradas no estén correctos</w:t>
            </w:r>
            <w:r>
              <w:t xml:space="preserve"> o no entre unos de los datos solicitados</w:t>
            </w:r>
            <w:r w:rsidRPr="0048339B">
              <w:t>, se lanza un mensaje alertando que las credenciales son incorrectas.</w:t>
            </w:r>
          </w:p>
        </w:tc>
      </w:tr>
      <w:tr w:rsidR="002215C7" w14:paraId="7FA6B53F" w14:textId="77777777" w:rsidTr="003226D1">
        <w:tc>
          <w:tcPr>
            <w:tcW w:w="279" w:type="dxa"/>
          </w:tcPr>
          <w:p w14:paraId="493EB472" w14:textId="77777777" w:rsidR="002215C7" w:rsidRPr="0048339B" w:rsidRDefault="002215C7" w:rsidP="003226D1"/>
        </w:tc>
        <w:tc>
          <w:tcPr>
            <w:tcW w:w="9639" w:type="dxa"/>
            <w:gridSpan w:val="3"/>
          </w:tcPr>
          <w:p w14:paraId="059D53DB" w14:textId="77777777" w:rsidR="002215C7" w:rsidRPr="0048339B" w:rsidRDefault="002215C7" w:rsidP="003226D1">
            <w:r>
              <w:rPr>
                <w:noProof/>
              </w:rPr>
              <w:t xml:space="preserve">                       </w:t>
            </w:r>
            <w:r>
              <w:rPr>
                <w:noProof/>
              </w:rPr>
              <w:drawing>
                <wp:inline distT="0" distB="0" distL="0" distR="0" wp14:anchorId="57EE0896" wp14:editId="61CC4552">
                  <wp:extent cx="3356983" cy="2809875"/>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372613" cy="2822957"/>
                          </a:xfrm>
                          <a:prstGeom prst="rect">
                            <a:avLst/>
                          </a:prstGeom>
                          <a:noFill/>
                          <a:ln>
                            <a:noFill/>
                          </a:ln>
                        </pic:spPr>
                      </pic:pic>
                    </a:graphicData>
                  </a:graphic>
                </wp:inline>
              </w:drawing>
            </w:r>
          </w:p>
        </w:tc>
      </w:tr>
    </w:tbl>
    <w:p w14:paraId="7661E737" w14:textId="77777777" w:rsidR="00B01E9A" w:rsidRDefault="00B01E9A" w:rsidP="00DE3FF8"/>
    <w:p w14:paraId="24F02A9C" w14:textId="77777777" w:rsidR="00B01E9A" w:rsidRDefault="00B01E9A" w:rsidP="00DE3FF8"/>
    <w:p w14:paraId="2C9F5F71" w14:textId="77777777" w:rsidR="00B01E9A" w:rsidRDefault="00B01E9A" w:rsidP="00DE3FF8"/>
    <w:p w14:paraId="791D3170" w14:textId="541868FE" w:rsidR="00B01E9A" w:rsidRDefault="00CB0D27" w:rsidP="00CB0D27">
      <w:pPr>
        <w:pStyle w:val="Ttulo2"/>
      </w:pPr>
      <w:commentRangeStart w:id="72"/>
      <w:r>
        <w:lastRenderedPageBreak/>
        <w:t xml:space="preserve">Pruebas al Sistema </w:t>
      </w:r>
      <w:commentRangeEnd w:id="72"/>
      <w:r w:rsidR="008944CC">
        <w:rPr>
          <w:rStyle w:val="Refdecomentario"/>
          <w:rFonts w:eastAsiaTheme="minorHAnsi"/>
          <w:b w:val="0"/>
        </w:rPr>
        <w:commentReference w:id="72"/>
      </w:r>
    </w:p>
    <w:p w14:paraId="4780CB97" w14:textId="1EAA8942" w:rsidR="00CB0D27" w:rsidRPr="00CB0D27" w:rsidRDefault="00CB0D27" w:rsidP="00CB0D27">
      <w:r>
        <w:t xml:space="preserve">En la Tabla 2.1 “Caso de Prueba Autenticación, se describe las diversas formas de entrada y resultados esperados. En el primero, al entrar el usuario y contraseña válido, el sistema debe revisar si está en la base de datos y le permite acceder al sistema. En caso de digitar una contraseña o un nombre de usuario incorrecto, el sistema </w:t>
      </w:r>
      <w:r w:rsidR="00922188">
        <w:t>debe notificar al usuario del error.</w:t>
      </w:r>
    </w:p>
    <w:p w14:paraId="6E131CDB" w14:textId="0D7D244C" w:rsidR="00CB0D27" w:rsidRDefault="00CB0D27" w:rsidP="00CB0D27">
      <w:pPr>
        <w:numPr>
          <w:ilvl w:val="12"/>
          <w:numId w:val="0"/>
        </w:numPr>
        <w:spacing w:after="0" w:line="360" w:lineRule="auto"/>
        <w:rPr>
          <w:rFonts w:eastAsia="Times New Roman" w:cs="Times New Roman"/>
          <w:b/>
          <w:sz w:val="18"/>
          <w:szCs w:val="18"/>
          <w:shd w:val="clear" w:color="auto" w:fill="auto"/>
          <w:lang w:eastAsia="es-ES"/>
        </w:rPr>
      </w:pPr>
      <w:bookmarkStart w:id="73" w:name="casoPruebaAuth"/>
      <w:r>
        <w:rPr>
          <w:rFonts w:eastAsia="Times New Roman" w:cs="Times New Roman"/>
          <w:b/>
          <w:sz w:val="18"/>
          <w:szCs w:val="18"/>
          <w:lang w:eastAsia="es-ES"/>
        </w:rPr>
        <w:t>Tabla 2.1 Caso de Prueba “Autenticación”</w:t>
      </w:r>
    </w:p>
    <w:tbl>
      <w:tblPr>
        <w:tblStyle w:val="Tablaconcuadrcula"/>
        <w:tblW w:w="0" w:type="auto"/>
        <w:tblLook w:val="04A0" w:firstRow="1" w:lastRow="0" w:firstColumn="1" w:lastColumn="0" w:noHBand="0" w:noVBand="1"/>
      </w:tblPr>
      <w:tblGrid>
        <w:gridCol w:w="2605"/>
        <w:gridCol w:w="2970"/>
        <w:gridCol w:w="3252"/>
      </w:tblGrid>
      <w:tr w:rsidR="00CB0D27" w14:paraId="7D553314" w14:textId="77777777" w:rsidTr="00CB0D27">
        <w:tc>
          <w:tcPr>
            <w:tcW w:w="2605"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bookmarkEnd w:id="73"/>
          <w:p w14:paraId="6E46E8B4" w14:textId="77777777" w:rsidR="00CB0D27" w:rsidRDefault="00CB0D27">
            <w:pPr>
              <w:numPr>
                <w:ilvl w:val="12"/>
                <w:numId w:val="0"/>
              </w:numPr>
              <w:spacing w:line="360" w:lineRule="auto"/>
              <w:rPr>
                <w:rFonts w:eastAsia="Times New Roman" w:cs="Times New Roman"/>
                <w:sz w:val="20"/>
                <w:szCs w:val="20"/>
              </w:rPr>
            </w:pPr>
            <w:r>
              <w:rPr>
                <w:sz w:val="20"/>
                <w:szCs w:val="20"/>
              </w:rPr>
              <w:t>Entrada</w:t>
            </w:r>
          </w:p>
        </w:tc>
        <w:tc>
          <w:tcPr>
            <w:tcW w:w="2970"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315A3801" w14:textId="062B5FB5" w:rsidR="00CB0D27" w:rsidRDefault="00CB0D27">
            <w:pPr>
              <w:numPr>
                <w:ilvl w:val="12"/>
                <w:numId w:val="0"/>
              </w:numPr>
              <w:spacing w:line="360" w:lineRule="auto"/>
              <w:rPr>
                <w:sz w:val="20"/>
                <w:szCs w:val="20"/>
              </w:rPr>
            </w:pPr>
            <w:r>
              <w:rPr>
                <w:sz w:val="20"/>
                <w:szCs w:val="20"/>
              </w:rPr>
              <w:t>Resultados</w:t>
            </w:r>
          </w:p>
        </w:tc>
        <w:tc>
          <w:tcPr>
            <w:tcW w:w="3252"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6D234684" w14:textId="77777777" w:rsidR="00CB0D27" w:rsidRDefault="00CB0D27">
            <w:pPr>
              <w:numPr>
                <w:ilvl w:val="12"/>
                <w:numId w:val="0"/>
              </w:numPr>
              <w:spacing w:line="360" w:lineRule="auto"/>
              <w:rPr>
                <w:sz w:val="20"/>
                <w:szCs w:val="20"/>
              </w:rPr>
            </w:pPr>
            <w:r>
              <w:rPr>
                <w:sz w:val="20"/>
                <w:szCs w:val="20"/>
              </w:rPr>
              <w:t>Condición</w:t>
            </w:r>
          </w:p>
        </w:tc>
      </w:tr>
      <w:tr w:rsidR="00CB0D27" w14:paraId="39CC2986" w14:textId="77777777" w:rsidTr="00CB0D27">
        <w:tc>
          <w:tcPr>
            <w:tcW w:w="2605" w:type="dxa"/>
            <w:tcBorders>
              <w:top w:val="single" w:sz="4" w:space="0" w:color="auto"/>
              <w:left w:val="single" w:sz="4" w:space="0" w:color="auto"/>
              <w:bottom w:val="single" w:sz="4" w:space="0" w:color="auto"/>
              <w:right w:val="single" w:sz="4" w:space="0" w:color="auto"/>
            </w:tcBorders>
            <w:hideMark/>
          </w:tcPr>
          <w:p w14:paraId="489593A8" w14:textId="77777777" w:rsidR="00CB0D27" w:rsidRDefault="00CB0D27">
            <w:pPr>
              <w:numPr>
                <w:ilvl w:val="12"/>
                <w:numId w:val="0"/>
              </w:numPr>
              <w:spacing w:line="360" w:lineRule="auto"/>
              <w:rPr>
                <w:sz w:val="20"/>
                <w:szCs w:val="20"/>
              </w:rPr>
            </w:pPr>
            <w:r>
              <w:rPr>
                <w:sz w:val="20"/>
                <w:szCs w:val="20"/>
              </w:rPr>
              <w:t>Una contraseña</w:t>
            </w:r>
          </w:p>
        </w:tc>
        <w:tc>
          <w:tcPr>
            <w:tcW w:w="2970" w:type="dxa"/>
            <w:tcBorders>
              <w:top w:val="single" w:sz="4" w:space="0" w:color="auto"/>
              <w:left w:val="single" w:sz="4" w:space="0" w:color="auto"/>
              <w:bottom w:val="single" w:sz="4" w:space="0" w:color="auto"/>
              <w:right w:val="single" w:sz="4" w:space="0" w:color="auto"/>
            </w:tcBorders>
            <w:hideMark/>
          </w:tcPr>
          <w:p w14:paraId="2D4E6495" w14:textId="77777777" w:rsidR="00CB0D27" w:rsidRDefault="00CB0D27">
            <w:pPr>
              <w:numPr>
                <w:ilvl w:val="12"/>
                <w:numId w:val="0"/>
              </w:numPr>
              <w:spacing w:line="360" w:lineRule="auto"/>
              <w:rPr>
                <w:sz w:val="20"/>
                <w:szCs w:val="20"/>
              </w:rPr>
            </w:pPr>
            <w:r>
              <w:rPr>
                <w:sz w:val="20"/>
                <w:szCs w:val="20"/>
              </w:rPr>
              <w:t>No se muestra la contraseña al escribir</w:t>
            </w:r>
          </w:p>
        </w:tc>
        <w:tc>
          <w:tcPr>
            <w:tcW w:w="3252" w:type="dxa"/>
            <w:tcBorders>
              <w:top w:val="single" w:sz="4" w:space="0" w:color="auto"/>
              <w:left w:val="single" w:sz="4" w:space="0" w:color="auto"/>
              <w:bottom w:val="single" w:sz="4" w:space="0" w:color="auto"/>
              <w:right w:val="single" w:sz="4" w:space="0" w:color="auto"/>
            </w:tcBorders>
            <w:hideMark/>
          </w:tcPr>
          <w:p w14:paraId="337565B9" w14:textId="77777777" w:rsidR="00CB0D27" w:rsidRDefault="00CB0D27">
            <w:pPr>
              <w:numPr>
                <w:ilvl w:val="12"/>
                <w:numId w:val="0"/>
              </w:numPr>
              <w:spacing w:line="360" w:lineRule="auto"/>
              <w:rPr>
                <w:sz w:val="20"/>
                <w:szCs w:val="20"/>
              </w:rPr>
            </w:pPr>
            <w:r>
              <w:rPr>
                <w:sz w:val="20"/>
                <w:szCs w:val="20"/>
              </w:rPr>
              <w:t>Se escribe la contraseña para iniciar sesión</w:t>
            </w:r>
          </w:p>
        </w:tc>
      </w:tr>
      <w:tr w:rsidR="00CB0D27" w14:paraId="7C8EDFDE" w14:textId="77777777" w:rsidTr="00CB0D27">
        <w:tc>
          <w:tcPr>
            <w:tcW w:w="2605" w:type="dxa"/>
            <w:tcBorders>
              <w:top w:val="single" w:sz="4" w:space="0" w:color="auto"/>
              <w:left w:val="single" w:sz="4" w:space="0" w:color="auto"/>
              <w:bottom w:val="single" w:sz="4" w:space="0" w:color="auto"/>
              <w:right w:val="single" w:sz="4" w:space="0" w:color="auto"/>
            </w:tcBorders>
            <w:hideMark/>
          </w:tcPr>
          <w:p w14:paraId="6861BFCF" w14:textId="77777777" w:rsidR="00CB0D27" w:rsidRDefault="00CB0D27">
            <w:pPr>
              <w:numPr>
                <w:ilvl w:val="12"/>
                <w:numId w:val="0"/>
              </w:numPr>
              <w:spacing w:line="360" w:lineRule="auto"/>
              <w:rPr>
                <w:sz w:val="20"/>
                <w:szCs w:val="20"/>
              </w:rPr>
            </w:pPr>
            <w:r>
              <w:rPr>
                <w:sz w:val="20"/>
                <w:szCs w:val="20"/>
              </w:rPr>
              <w:t>Usuario y contraseña</w:t>
            </w:r>
          </w:p>
        </w:tc>
        <w:tc>
          <w:tcPr>
            <w:tcW w:w="2970" w:type="dxa"/>
            <w:tcBorders>
              <w:top w:val="single" w:sz="4" w:space="0" w:color="auto"/>
              <w:left w:val="single" w:sz="4" w:space="0" w:color="auto"/>
              <w:bottom w:val="single" w:sz="4" w:space="0" w:color="auto"/>
              <w:right w:val="single" w:sz="4" w:space="0" w:color="auto"/>
            </w:tcBorders>
            <w:hideMark/>
          </w:tcPr>
          <w:p w14:paraId="09086901" w14:textId="0B8726DE" w:rsidR="00CB0D27" w:rsidRDefault="00CB0D27">
            <w:pPr>
              <w:numPr>
                <w:ilvl w:val="12"/>
                <w:numId w:val="0"/>
              </w:numPr>
              <w:spacing w:line="360" w:lineRule="auto"/>
              <w:rPr>
                <w:sz w:val="20"/>
                <w:szCs w:val="20"/>
              </w:rPr>
            </w:pPr>
            <w:r>
              <w:rPr>
                <w:sz w:val="20"/>
                <w:szCs w:val="20"/>
              </w:rPr>
              <w:t>Se revisa en base de datos la información de registro e inicio de sesión del usuario actual</w:t>
            </w:r>
          </w:p>
        </w:tc>
        <w:tc>
          <w:tcPr>
            <w:tcW w:w="3252" w:type="dxa"/>
            <w:tcBorders>
              <w:top w:val="single" w:sz="4" w:space="0" w:color="auto"/>
              <w:left w:val="single" w:sz="4" w:space="0" w:color="auto"/>
              <w:bottom w:val="single" w:sz="4" w:space="0" w:color="auto"/>
              <w:right w:val="single" w:sz="4" w:space="0" w:color="auto"/>
            </w:tcBorders>
            <w:hideMark/>
          </w:tcPr>
          <w:p w14:paraId="22B1080F" w14:textId="77777777" w:rsidR="00CB0D27" w:rsidRDefault="00CB0D27">
            <w:pPr>
              <w:numPr>
                <w:ilvl w:val="12"/>
                <w:numId w:val="0"/>
              </w:numPr>
              <w:spacing w:line="360" w:lineRule="auto"/>
              <w:rPr>
                <w:sz w:val="20"/>
                <w:szCs w:val="20"/>
              </w:rPr>
            </w:pPr>
            <w:proofErr w:type="gramStart"/>
            <w:r>
              <w:rPr>
                <w:sz w:val="20"/>
                <w:szCs w:val="20"/>
              </w:rPr>
              <w:t>Se  registra</w:t>
            </w:r>
            <w:proofErr w:type="gramEnd"/>
            <w:r>
              <w:rPr>
                <w:sz w:val="20"/>
                <w:szCs w:val="20"/>
              </w:rPr>
              <w:t xml:space="preserve"> y entra al sistema</w:t>
            </w:r>
          </w:p>
        </w:tc>
      </w:tr>
      <w:tr w:rsidR="00CB0D27" w14:paraId="0CA1EBB1" w14:textId="77777777" w:rsidTr="00CB0D27">
        <w:tc>
          <w:tcPr>
            <w:tcW w:w="2605" w:type="dxa"/>
            <w:tcBorders>
              <w:top w:val="single" w:sz="4" w:space="0" w:color="auto"/>
              <w:left w:val="single" w:sz="4" w:space="0" w:color="auto"/>
              <w:bottom w:val="single" w:sz="4" w:space="0" w:color="auto"/>
              <w:right w:val="single" w:sz="4" w:space="0" w:color="auto"/>
            </w:tcBorders>
            <w:hideMark/>
          </w:tcPr>
          <w:p w14:paraId="102F3F3D" w14:textId="77777777" w:rsidR="00CB0D27" w:rsidRDefault="00CB0D27">
            <w:pPr>
              <w:numPr>
                <w:ilvl w:val="12"/>
                <w:numId w:val="0"/>
              </w:numPr>
              <w:spacing w:line="360" w:lineRule="auto"/>
              <w:rPr>
                <w:sz w:val="20"/>
                <w:szCs w:val="20"/>
              </w:rPr>
            </w:pPr>
            <w:r>
              <w:rPr>
                <w:sz w:val="20"/>
                <w:szCs w:val="20"/>
              </w:rPr>
              <w:t>Una contraseña incorrecta o usuario incorrecto</w:t>
            </w:r>
          </w:p>
        </w:tc>
        <w:tc>
          <w:tcPr>
            <w:tcW w:w="2970" w:type="dxa"/>
            <w:tcBorders>
              <w:top w:val="single" w:sz="4" w:space="0" w:color="auto"/>
              <w:left w:val="single" w:sz="4" w:space="0" w:color="auto"/>
              <w:bottom w:val="single" w:sz="4" w:space="0" w:color="auto"/>
              <w:right w:val="single" w:sz="4" w:space="0" w:color="auto"/>
            </w:tcBorders>
            <w:hideMark/>
          </w:tcPr>
          <w:p w14:paraId="7F99B6BC" w14:textId="77777777" w:rsidR="00CB0D27" w:rsidRDefault="00CB0D27">
            <w:pPr>
              <w:numPr>
                <w:ilvl w:val="12"/>
                <w:numId w:val="0"/>
              </w:numPr>
              <w:spacing w:line="360" w:lineRule="auto"/>
              <w:rPr>
                <w:sz w:val="20"/>
                <w:szCs w:val="20"/>
              </w:rPr>
            </w:pPr>
            <w:r>
              <w:rPr>
                <w:sz w:val="20"/>
                <w:szCs w:val="20"/>
              </w:rPr>
              <w:t>Se notifica al usuario del usuario o la contraseña es incorrecta</w:t>
            </w:r>
          </w:p>
        </w:tc>
        <w:tc>
          <w:tcPr>
            <w:tcW w:w="3252" w:type="dxa"/>
            <w:tcBorders>
              <w:top w:val="single" w:sz="4" w:space="0" w:color="auto"/>
              <w:left w:val="single" w:sz="4" w:space="0" w:color="auto"/>
              <w:bottom w:val="single" w:sz="4" w:space="0" w:color="auto"/>
              <w:right w:val="single" w:sz="4" w:space="0" w:color="auto"/>
            </w:tcBorders>
            <w:hideMark/>
          </w:tcPr>
          <w:p w14:paraId="4704579D" w14:textId="77777777" w:rsidR="00CB0D27" w:rsidRDefault="00CB0D27">
            <w:pPr>
              <w:numPr>
                <w:ilvl w:val="12"/>
                <w:numId w:val="0"/>
              </w:numPr>
              <w:spacing w:line="360" w:lineRule="auto"/>
              <w:rPr>
                <w:sz w:val="20"/>
                <w:szCs w:val="20"/>
              </w:rPr>
            </w:pPr>
            <w:r>
              <w:rPr>
                <w:sz w:val="20"/>
                <w:szCs w:val="20"/>
              </w:rPr>
              <w:t>Se trata de registrar con usuarios y contraseñas erróneos</w:t>
            </w:r>
          </w:p>
        </w:tc>
      </w:tr>
    </w:tbl>
    <w:p w14:paraId="6ECE6DA6" w14:textId="649FEE51" w:rsidR="00CB0D27" w:rsidRDefault="00CB0D27" w:rsidP="00CB0D27"/>
    <w:p w14:paraId="668676DC" w14:textId="25DEE281" w:rsidR="00922188" w:rsidRPr="00CB0D27" w:rsidRDefault="00922188" w:rsidP="00CB0D27">
      <w:r>
        <w:t>En la Tabla 2.2. Caso de Prueba “</w:t>
      </w:r>
      <w:r w:rsidR="000B68BD">
        <w:t>Cálculo</w:t>
      </w:r>
      <w:r>
        <w:t>”, se describe</w:t>
      </w:r>
      <w:r w:rsidR="000B68BD">
        <w:t xml:space="preserve"> las diversas formas y resultados esperados. En el primero, al entrar datos válidos el sistema permite su entrada y procede al caso dos que se calcula a partir de que el usuario presiona el botón calcular y se guardan los datos entrados en la base de datos, posterior a esto los datos serán mostrados en una tabla. En el caso tres </w:t>
      </w:r>
      <w:r w:rsidR="00835055">
        <w:t xml:space="preserve">si el usuario entra un dato erróneo, ya sea letras en vez de números o cualquier datos que no es el correspondiente a esa </w:t>
      </w:r>
      <w:proofErr w:type="gramStart"/>
      <w:r w:rsidR="00835055">
        <w:t>entrada ,</w:t>
      </w:r>
      <w:proofErr w:type="gramEnd"/>
      <w:r w:rsidR="00835055">
        <w:t xml:space="preserve"> el sistema debe notificarle la mismo que el dato es incorrecto. </w:t>
      </w:r>
    </w:p>
    <w:p w14:paraId="5AAB94F8" w14:textId="0062AD53" w:rsidR="00CB0D27" w:rsidRDefault="00CB0D27" w:rsidP="00CB0D27">
      <w:pPr>
        <w:numPr>
          <w:ilvl w:val="12"/>
          <w:numId w:val="0"/>
        </w:numPr>
        <w:spacing w:after="0" w:line="360" w:lineRule="auto"/>
        <w:rPr>
          <w:rFonts w:eastAsia="Times New Roman" w:cs="Times New Roman"/>
          <w:b/>
          <w:sz w:val="18"/>
          <w:szCs w:val="18"/>
          <w:shd w:val="clear" w:color="auto" w:fill="auto"/>
          <w:lang w:eastAsia="es-ES"/>
        </w:rPr>
      </w:pPr>
      <w:r>
        <w:rPr>
          <w:rFonts w:eastAsia="Times New Roman" w:cs="Times New Roman"/>
          <w:b/>
          <w:sz w:val="18"/>
          <w:szCs w:val="18"/>
          <w:lang w:eastAsia="es-ES"/>
        </w:rPr>
        <w:t>Tabla 2.</w:t>
      </w:r>
      <w:r w:rsidR="00922188">
        <w:rPr>
          <w:rFonts w:eastAsia="Times New Roman" w:cs="Times New Roman"/>
          <w:b/>
          <w:sz w:val="18"/>
          <w:szCs w:val="18"/>
          <w:lang w:eastAsia="es-ES"/>
        </w:rPr>
        <w:t>2</w:t>
      </w:r>
      <w:r>
        <w:rPr>
          <w:rFonts w:eastAsia="Times New Roman" w:cs="Times New Roman"/>
          <w:b/>
          <w:sz w:val="18"/>
          <w:szCs w:val="18"/>
          <w:lang w:eastAsia="es-ES"/>
        </w:rPr>
        <w:t xml:space="preserve"> Caso de Prueba “Inicio”</w:t>
      </w:r>
    </w:p>
    <w:tbl>
      <w:tblPr>
        <w:tblStyle w:val="Tablaconcuadrcula"/>
        <w:tblW w:w="0" w:type="auto"/>
        <w:tblLook w:val="04A0" w:firstRow="1" w:lastRow="0" w:firstColumn="1" w:lastColumn="0" w:noHBand="0" w:noVBand="1"/>
      </w:tblPr>
      <w:tblGrid>
        <w:gridCol w:w="2605"/>
        <w:gridCol w:w="2970"/>
        <w:gridCol w:w="3252"/>
      </w:tblGrid>
      <w:tr w:rsidR="00CB0D27" w14:paraId="399A4F29" w14:textId="77777777" w:rsidTr="00514E3C">
        <w:tc>
          <w:tcPr>
            <w:tcW w:w="2605"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037ED533" w14:textId="77777777" w:rsidR="00CB0D27" w:rsidRDefault="00CB0D27" w:rsidP="00514E3C">
            <w:pPr>
              <w:numPr>
                <w:ilvl w:val="12"/>
                <w:numId w:val="0"/>
              </w:numPr>
              <w:spacing w:line="360" w:lineRule="auto"/>
              <w:rPr>
                <w:rFonts w:eastAsia="Times New Roman" w:cs="Times New Roman"/>
                <w:sz w:val="20"/>
                <w:szCs w:val="20"/>
              </w:rPr>
            </w:pPr>
            <w:r>
              <w:rPr>
                <w:sz w:val="20"/>
                <w:szCs w:val="20"/>
              </w:rPr>
              <w:t>Entrada</w:t>
            </w:r>
          </w:p>
        </w:tc>
        <w:tc>
          <w:tcPr>
            <w:tcW w:w="2970"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33C5B69B" w14:textId="77777777" w:rsidR="00CB0D27" w:rsidRDefault="00CB0D27" w:rsidP="00514E3C">
            <w:pPr>
              <w:numPr>
                <w:ilvl w:val="12"/>
                <w:numId w:val="0"/>
              </w:numPr>
              <w:spacing w:line="360" w:lineRule="auto"/>
              <w:rPr>
                <w:sz w:val="20"/>
                <w:szCs w:val="20"/>
              </w:rPr>
            </w:pPr>
            <w:r>
              <w:rPr>
                <w:sz w:val="20"/>
                <w:szCs w:val="20"/>
              </w:rPr>
              <w:t>Resultados</w:t>
            </w:r>
          </w:p>
        </w:tc>
        <w:tc>
          <w:tcPr>
            <w:tcW w:w="3252"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42FB312C" w14:textId="77777777" w:rsidR="00CB0D27" w:rsidRDefault="00CB0D27" w:rsidP="00514E3C">
            <w:pPr>
              <w:numPr>
                <w:ilvl w:val="12"/>
                <w:numId w:val="0"/>
              </w:numPr>
              <w:spacing w:line="360" w:lineRule="auto"/>
              <w:rPr>
                <w:sz w:val="20"/>
                <w:szCs w:val="20"/>
              </w:rPr>
            </w:pPr>
            <w:r>
              <w:rPr>
                <w:sz w:val="20"/>
                <w:szCs w:val="20"/>
              </w:rPr>
              <w:t>Condición</w:t>
            </w:r>
          </w:p>
        </w:tc>
      </w:tr>
      <w:tr w:rsidR="00CB0D27" w14:paraId="6762C445" w14:textId="77777777" w:rsidTr="00514E3C">
        <w:tc>
          <w:tcPr>
            <w:tcW w:w="2605" w:type="dxa"/>
            <w:tcBorders>
              <w:top w:val="single" w:sz="4" w:space="0" w:color="auto"/>
              <w:left w:val="single" w:sz="4" w:space="0" w:color="auto"/>
              <w:bottom w:val="single" w:sz="4" w:space="0" w:color="auto"/>
              <w:right w:val="single" w:sz="4" w:space="0" w:color="auto"/>
            </w:tcBorders>
            <w:hideMark/>
          </w:tcPr>
          <w:p w14:paraId="6FDB9A21" w14:textId="297D78E2" w:rsidR="00CB0D27" w:rsidRDefault="000B68BD" w:rsidP="00514E3C">
            <w:pPr>
              <w:numPr>
                <w:ilvl w:val="12"/>
                <w:numId w:val="0"/>
              </w:numPr>
              <w:spacing w:line="360" w:lineRule="auto"/>
              <w:rPr>
                <w:sz w:val="20"/>
                <w:szCs w:val="20"/>
              </w:rPr>
            </w:pPr>
            <w:r>
              <w:rPr>
                <w:sz w:val="20"/>
                <w:szCs w:val="20"/>
              </w:rPr>
              <w:t>Entrar Datos</w:t>
            </w:r>
          </w:p>
        </w:tc>
        <w:tc>
          <w:tcPr>
            <w:tcW w:w="2970" w:type="dxa"/>
            <w:tcBorders>
              <w:top w:val="single" w:sz="4" w:space="0" w:color="auto"/>
              <w:left w:val="single" w:sz="4" w:space="0" w:color="auto"/>
              <w:bottom w:val="single" w:sz="4" w:space="0" w:color="auto"/>
              <w:right w:val="single" w:sz="4" w:space="0" w:color="auto"/>
            </w:tcBorders>
            <w:hideMark/>
          </w:tcPr>
          <w:p w14:paraId="56B4D3B5" w14:textId="19500664" w:rsidR="00CB0D27" w:rsidRDefault="000B68BD" w:rsidP="00514E3C">
            <w:pPr>
              <w:numPr>
                <w:ilvl w:val="12"/>
                <w:numId w:val="0"/>
              </w:numPr>
              <w:spacing w:line="360" w:lineRule="auto"/>
              <w:rPr>
                <w:sz w:val="20"/>
                <w:szCs w:val="20"/>
              </w:rPr>
            </w:pPr>
            <w:r>
              <w:rPr>
                <w:sz w:val="20"/>
                <w:szCs w:val="20"/>
              </w:rPr>
              <w:t>Permite entrar Datos de las variables de la ecuación a calcular</w:t>
            </w:r>
          </w:p>
        </w:tc>
        <w:tc>
          <w:tcPr>
            <w:tcW w:w="3252" w:type="dxa"/>
            <w:tcBorders>
              <w:top w:val="single" w:sz="4" w:space="0" w:color="auto"/>
              <w:left w:val="single" w:sz="4" w:space="0" w:color="auto"/>
              <w:bottom w:val="single" w:sz="4" w:space="0" w:color="auto"/>
              <w:right w:val="single" w:sz="4" w:space="0" w:color="auto"/>
            </w:tcBorders>
            <w:hideMark/>
          </w:tcPr>
          <w:p w14:paraId="722A99FF" w14:textId="5ABAC005" w:rsidR="00CB0D27" w:rsidRDefault="000B68BD" w:rsidP="00514E3C">
            <w:pPr>
              <w:numPr>
                <w:ilvl w:val="12"/>
                <w:numId w:val="0"/>
              </w:numPr>
              <w:spacing w:line="360" w:lineRule="auto"/>
              <w:rPr>
                <w:sz w:val="20"/>
                <w:szCs w:val="20"/>
              </w:rPr>
            </w:pPr>
            <w:r>
              <w:rPr>
                <w:sz w:val="20"/>
                <w:szCs w:val="20"/>
              </w:rPr>
              <w:t>Se escriben los datos para calcular</w:t>
            </w:r>
          </w:p>
        </w:tc>
      </w:tr>
      <w:tr w:rsidR="00CB0D27" w14:paraId="3F83E25D" w14:textId="77777777" w:rsidTr="000B68BD">
        <w:tc>
          <w:tcPr>
            <w:tcW w:w="2605" w:type="dxa"/>
            <w:tcBorders>
              <w:top w:val="single" w:sz="4" w:space="0" w:color="auto"/>
              <w:left w:val="single" w:sz="4" w:space="0" w:color="auto"/>
              <w:bottom w:val="single" w:sz="4" w:space="0" w:color="auto"/>
              <w:right w:val="single" w:sz="4" w:space="0" w:color="auto"/>
            </w:tcBorders>
            <w:hideMark/>
          </w:tcPr>
          <w:p w14:paraId="531075FD" w14:textId="160AD86E" w:rsidR="00CB0D27" w:rsidRDefault="000B68BD" w:rsidP="00514E3C">
            <w:pPr>
              <w:numPr>
                <w:ilvl w:val="12"/>
                <w:numId w:val="0"/>
              </w:numPr>
              <w:spacing w:line="360" w:lineRule="auto"/>
              <w:rPr>
                <w:sz w:val="20"/>
                <w:szCs w:val="20"/>
              </w:rPr>
            </w:pPr>
            <w:r>
              <w:rPr>
                <w:sz w:val="20"/>
                <w:szCs w:val="20"/>
              </w:rPr>
              <w:t xml:space="preserve">Se calculan los datos entrados </w:t>
            </w:r>
          </w:p>
        </w:tc>
        <w:tc>
          <w:tcPr>
            <w:tcW w:w="2970" w:type="dxa"/>
            <w:tcBorders>
              <w:top w:val="single" w:sz="4" w:space="0" w:color="auto"/>
              <w:left w:val="single" w:sz="4" w:space="0" w:color="auto"/>
              <w:bottom w:val="single" w:sz="4" w:space="0" w:color="auto"/>
              <w:right w:val="single" w:sz="4" w:space="0" w:color="auto"/>
            </w:tcBorders>
            <w:hideMark/>
          </w:tcPr>
          <w:p w14:paraId="398B4C78" w14:textId="7833D6B0" w:rsidR="00CB0D27" w:rsidRDefault="000B68BD" w:rsidP="00514E3C">
            <w:pPr>
              <w:numPr>
                <w:ilvl w:val="12"/>
                <w:numId w:val="0"/>
              </w:numPr>
              <w:spacing w:line="360" w:lineRule="auto"/>
              <w:rPr>
                <w:sz w:val="20"/>
                <w:szCs w:val="20"/>
              </w:rPr>
            </w:pPr>
            <w:r>
              <w:rPr>
                <w:sz w:val="20"/>
                <w:szCs w:val="20"/>
              </w:rPr>
              <w:t>Permite calcular los datos entrados y se guardan en la base de datos, debe mostrar una tabla los datos entrados y el resultado de dicho calculo</w:t>
            </w:r>
          </w:p>
        </w:tc>
        <w:tc>
          <w:tcPr>
            <w:tcW w:w="3252" w:type="dxa"/>
            <w:tcBorders>
              <w:top w:val="single" w:sz="4" w:space="0" w:color="auto"/>
              <w:left w:val="single" w:sz="4" w:space="0" w:color="auto"/>
              <w:bottom w:val="single" w:sz="4" w:space="0" w:color="auto"/>
              <w:right w:val="single" w:sz="4" w:space="0" w:color="auto"/>
            </w:tcBorders>
            <w:shd w:val="clear" w:color="auto" w:fill="auto"/>
            <w:hideMark/>
          </w:tcPr>
          <w:p w14:paraId="30015E1A" w14:textId="01A83730" w:rsidR="00CB0D27" w:rsidRDefault="00CB0D27" w:rsidP="00514E3C">
            <w:pPr>
              <w:numPr>
                <w:ilvl w:val="12"/>
                <w:numId w:val="0"/>
              </w:numPr>
              <w:spacing w:line="360" w:lineRule="auto"/>
              <w:rPr>
                <w:sz w:val="20"/>
                <w:szCs w:val="20"/>
              </w:rPr>
            </w:pPr>
            <w:r>
              <w:rPr>
                <w:sz w:val="20"/>
                <w:szCs w:val="20"/>
              </w:rPr>
              <w:t xml:space="preserve">Se </w:t>
            </w:r>
            <w:r w:rsidR="000B68BD">
              <w:rPr>
                <w:sz w:val="20"/>
                <w:szCs w:val="20"/>
              </w:rPr>
              <w:t>calcula y se guardan los datos</w:t>
            </w:r>
          </w:p>
        </w:tc>
      </w:tr>
      <w:tr w:rsidR="00CB0D27" w14:paraId="2F620EE8" w14:textId="77777777" w:rsidTr="00514E3C">
        <w:tc>
          <w:tcPr>
            <w:tcW w:w="2605" w:type="dxa"/>
            <w:tcBorders>
              <w:top w:val="single" w:sz="4" w:space="0" w:color="auto"/>
              <w:left w:val="single" w:sz="4" w:space="0" w:color="auto"/>
              <w:bottom w:val="single" w:sz="4" w:space="0" w:color="auto"/>
              <w:right w:val="single" w:sz="4" w:space="0" w:color="auto"/>
            </w:tcBorders>
            <w:hideMark/>
          </w:tcPr>
          <w:p w14:paraId="418FD83C" w14:textId="0C587D40" w:rsidR="00CB0D27" w:rsidRDefault="000B68BD" w:rsidP="00514E3C">
            <w:pPr>
              <w:numPr>
                <w:ilvl w:val="12"/>
                <w:numId w:val="0"/>
              </w:numPr>
              <w:spacing w:line="360" w:lineRule="auto"/>
              <w:rPr>
                <w:sz w:val="20"/>
                <w:szCs w:val="20"/>
              </w:rPr>
            </w:pPr>
            <w:r>
              <w:rPr>
                <w:sz w:val="20"/>
                <w:szCs w:val="20"/>
              </w:rPr>
              <w:t>Un dato incorrecto</w:t>
            </w:r>
          </w:p>
        </w:tc>
        <w:tc>
          <w:tcPr>
            <w:tcW w:w="2970" w:type="dxa"/>
            <w:tcBorders>
              <w:top w:val="single" w:sz="4" w:space="0" w:color="auto"/>
              <w:left w:val="single" w:sz="4" w:space="0" w:color="auto"/>
              <w:bottom w:val="single" w:sz="4" w:space="0" w:color="auto"/>
              <w:right w:val="single" w:sz="4" w:space="0" w:color="auto"/>
            </w:tcBorders>
            <w:hideMark/>
          </w:tcPr>
          <w:p w14:paraId="46675674" w14:textId="3553D389" w:rsidR="00CB0D27" w:rsidRDefault="00CB0D27" w:rsidP="00514E3C">
            <w:pPr>
              <w:numPr>
                <w:ilvl w:val="12"/>
                <w:numId w:val="0"/>
              </w:numPr>
              <w:spacing w:line="360" w:lineRule="auto"/>
              <w:rPr>
                <w:sz w:val="20"/>
                <w:szCs w:val="20"/>
              </w:rPr>
            </w:pPr>
            <w:r>
              <w:rPr>
                <w:sz w:val="20"/>
                <w:szCs w:val="20"/>
              </w:rPr>
              <w:t xml:space="preserve">Se notifica al usuario del </w:t>
            </w:r>
            <w:r w:rsidR="000B68BD">
              <w:rPr>
                <w:sz w:val="20"/>
                <w:szCs w:val="20"/>
              </w:rPr>
              <w:t xml:space="preserve">dato </w:t>
            </w:r>
            <w:proofErr w:type="gramStart"/>
            <w:r w:rsidR="000B68BD">
              <w:rPr>
                <w:sz w:val="20"/>
                <w:szCs w:val="20"/>
              </w:rPr>
              <w:t xml:space="preserve">que </w:t>
            </w:r>
            <w:r>
              <w:rPr>
                <w:sz w:val="20"/>
                <w:szCs w:val="20"/>
              </w:rPr>
              <w:t xml:space="preserve"> es</w:t>
            </w:r>
            <w:proofErr w:type="gramEnd"/>
            <w:r>
              <w:rPr>
                <w:sz w:val="20"/>
                <w:szCs w:val="20"/>
              </w:rPr>
              <w:t xml:space="preserve"> incorrect</w:t>
            </w:r>
            <w:r w:rsidR="000B68BD">
              <w:rPr>
                <w:sz w:val="20"/>
                <w:szCs w:val="20"/>
              </w:rPr>
              <w:t>o</w:t>
            </w:r>
          </w:p>
        </w:tc>
        <w:tc>
          <w:tcPr>
            <w:tcW w:w="3252" w:type="dxa"/>
            <w:tcBorders>
              <w:top w:val="single" w:sz="4" w:space="0" w:color="auto"/>
              <w:left w:val="single" w:sz="4" w:space="0" w:color="auto"/>
              <w:bottom w:val="single" w:sz="4" w:space="0" w:color="auto"/>
              <w:right w:val="single" w:sz="4" w:space="0" w:color="auto"/>
            </w:tcBorders>
            <w:hideMark/>
          </w:tcPr>
          <w:p w14:paraId="056C861F" w14:textId="42E5B6F2" w:rsidR="00CB0D27" w:rsidRDefault="00CB0D27" w:rsidP="00514E3C">
            <w:pPr>
              <w:numPr>
                <w:ilvl w:val="12"/>
                <w:numId w:val="0"/>
              </w:numPr>
              <w:spacing w:line="360" w:lineRule="auto"/>
              <w:rPr>
                <w:sz w:val="20"/>
                <w:szCs w:val="20"/>
              </w:rPr>
            </w:pPr>
            <w:r>
              <w:rPr>
                <w:sz w:val="20"/>
                <w:szCs w:val="20"/>
              </w:rPr>
              <w:t xml:space="preserve">Se trata de </w:t>
            </w:r>
            <w:r w:rsidR="000B68BD">
              <w:rPr>
                <w:sz w:val="20"/>
                <w:szCs w:val="20"/>
              </w:rPr>
              <w:t xml:space="preserve">calcular datos </w:t>
            </w:r>
            <w:r>
              <w:rPr>
                <w:sz w:val="20"/>
                <w:szCs w:val="20"/>
              </w:rPr>
              <w:t>erróneos</w:t>
            </w:r>
          </w:p>
        </w:tc>
      </w:tr>
      <w:bookmarkEnd w:id="53"/>
    </w:tbl>
    <w:p w14:paraId="6FFE8926" w14:textId="77777777" w:rsidR="00B01E9A" w:rsidRPr="00CB0D27" w:rsidRDefault="00B01E9A" w:rsidP="00DE3FF8">
      <w:pPr>
        <w:rPr>
          <w:lang w:val="es-CU"/>
        </w:rPr>
      </w:pPr>
    </w:p>
    <w:p w14:paraId="12E07390" w14:textId="77777777" w:rsidR="00B01E9A" w:rsidRDefault="00B01E9A" w:rsidP="00DE3FF8"/>
    <w:p w14:paraId="47BE1F6C" w14:textId="77777777" w:rsidR="00B01E9A" w:rsidRDefault="00B01E9A" w:rsidP="00DE3FF8"/>
    <w:p w14:paraId="3676F1A0" w14:textId="77777777" w:rsidR="00D960F5" w:rsidRPr="00581479" w:rsidRDefault="00D960F5" w:rsidP="00DE3FF8"/>
    <w:p w14:paraId="529EE51B" w14:textId="77777777" w:rsidR="00806B2B" w:rsidRPr="000D487F" w:rsidRDefault="00806B2B" w:rsidP="00DE3FF8">
      <w:pPr>
        <w:pStyle w:val="NormalWeb"/>
      </w:pPr>
    </w:p>
    <w:p w14:paraId="34C82808" w14:textId="77777777" w:rsidR="00806B2B" w:rsidRPr="000D487F" w:rsidRDefault="00806B2B" w:rsidP="00DE3FF8">
      <w:pPr>
        <w:rPr>
          <w:rFonts w:eastAsia="Times New Roman"/>
          <w:lang w:eastAsia="es-ES"/>
        </w:rPr>
      </w:pPr>
      <w:r w:rsidRPr="000D487F">
        <w:br w:type="page"/>
      </w:r>
    </w:p>
    <w:p w14:paraId="7DB491F8" w14:textId="77777777" w:rsidR="00806B2B" w:rsidRPr="000D487F" w:rsidRDefault="00806B2B" w:rsidP="00DE3FF8">
      <w:pPr>
        <w:pStyle w:val="NormalWeb"/>
      </w:pPr>
    </w:p>
    <w:p w14:paraId="1350D9D9" w14:textId="77777777" w:rsidR="00806B2B" w:rsidRPr="000D487F" w:rsidRDefault="00806B2B" w:rsidP="00DE3FF8">
      <w:pPr>
        <w:rPr>
          <w:rFonts w:eastAsia="Times New Roman"/>
          <w:lang w:eastAsia="es-ES"/>
        </w:rPr>
      </w:pPr>
      <w:r w:rsidRPr="000D487F">
        <w:br w:type="page"/>
      </w:r>
    </w:p>
    <w:p w14:paraId="1FC20BF6" w14:textId="77777777" w:rsidR="00806B2B" w:rsidRPr="000D487F" w:rsidRDefault="00806B2B" w:rsidP="00DE3FF8">
      <w:pPr>
        <w:pStyle w:val="NormalWeb"/>
      </w:pPr>
    </w:p>
    <w:p w14:paraId="7251A3B2" w14:textId="77777777" w:rsidR="00CE757C" w:rsidRPr="000D487F" w:rsidRDefault="00CE757C" w:rsidP="00DE3FF8">
      <w:pPr>
        <w:pStyle w:val="NormalWeb"/>
      </w:pPr>
    </w:p>
    <w:p w14:paraId="4101E0DF" w14:textId="77777777" w:rsidR="00CE757C" w:rsidRPr="000D487F" w:rsidRDefault="00CE757C" w:rsidP="00DE3FF8">
      <w:pPr>
        <w:rPr>
          <w:rFonts w:eastAsia="Times New Roman"/>
          <w:lang w:eastAsia="es-ES"/>
        </w:rPr>
      </w:pPr>
      <w:r w:rsidRPr="000D487F">
        <w:br w:type="page"/>
      </w:r>
    </w:p>
    <w:p w14:paraId="001C9293" w14:textId="77777777" w:rsidR="00806B2B" w:rsidRPr="00D960F5" w:rsidRDefault="00806B2B" w:rsidP="00DE3FF8">
      <w:pPr>
        <w:pStyle w:val="Ttulo1"/>
      </w:pPr>
      <w:bookmarkStart w:id="74" w:name="_Toc176513945"/>
      <w:r w:rsidRPr="00D960F5">
        <w:lastRenderedPageBreak/>
        <w:t>Referencias Bibliográficas</w:t>
      </w:r>
      <w:bookmarkEnd w:id="74"/>
    </w:p>
    <w:bookmarkStart w:id="75" w:name="_Hlk176951345"/>
    <w:p w14:paraId="3D152E83" w14:textId="77777777" w:rsidR="000517C8" w:rsidRPr="000517C8" w:rsidRDefault="006C05C3" w:rsidP="000517C8">
      <w:pPr>
        <w:pStyle w:val="Bibliografa"/>
      </w:pPr>
      <w:r>
        <w:rPr>
          <w:sz w:val="22"/>
          <w:szCs w:val="22"/>
        </w:rPr>
        <w:fldChar w:fldCharType="begin"/>
      </w:r>
      <w:r w:rsidR="00344D59">
        <w:instrText xml:space="preserve"> ADDIN ZOTERO_BIBL {"uncited":[],"omitted":[],"custom":[]} CSL_BIBLIOGRAPHY </w:instrText>
      </w:r>
      <w:r>
        <w:rPr>
          <w:sz w:val="22"/>
          <w:szCs w:val="22"/>
        </w:rPr>
        <w:fldChar w:fldCharType="separate"/>
      </w:r>
      <w:r w:rsidR="000517C8" w:rsidRPr="000517C8">
        <w:t xml:space="preserve">Astigarraga, J., &amp; Cruz-Alonso, V. (2022). ¡ Se puede entender cómo funcionan Git y GitHub! </w:t>
      </w:r>
      <w:r w:rsidR="000517C8" w:rsidRPr="000517C8">
        <w:rPr>
          <w:i/>
          <w:iCs/>
        </w:rPr>
        <w:t>Ecosistemas</w:t>
      </w:r>
      <w:r w:rsidR="000517C8" w:rsidRPr="000517C8">
        <w:t xml:space="preserve">, </w:t>
      </w:r>
      <w:r w:rsidR="000517C8" w:rsidRPr="000517C8">
        <w:rPr>
          <w:i/>
          <w:iCs/>
        </w:rPr>
        <w:t>31</w:t>
      </w:r>
      <w:r w:rsidR="000517C8" w:rsidRPr="000517C8">
        <w:t>(1), 2332-2332.</w:t>
      </w:r>
    </w:p>
    <w:p w14:paraId="70A61A6C" w14:textId="77777777" w:rsidR="000517C8" w:rsidRPr="000517C8" w:rsidRDefault="000517C8" w:rsidP="000517C8">
      <w:pPr>
        <w:pStyle w:val="Bibliografa"/>
      </w:pPr>
      <w:r w:rsidRPr="000517C8">
        <w:t xml:space="preserve">Briones Montoya, V. M., Lynch Santillán, J. E., &amp; Saltos Andrade, I. M. (2020). </w:t>
      </w:r>
      <w:r w:rsidRPr="000517C8">
        <w:rPr>
          <w:i/>
          <w:iCs/>
        </w:rPr>
        <w:t>Evaluación de alternativas para la protección costera frente a procesos erosivos utilizando MIKE 21. Caso de estudio: Libertador Bolívar</w:t>
      </w:r>
      <w:r w:rsidRPr="000517C8">
        <w:t>. ESPOL. FIMCM.</w:t>
      </w:r>
    </w:p>
    <w:p w14:paraId="2F50A256" w14:textId="77777777" w:rsidR="000517C8" w:rsidRPr="000517C8" w:rsidRDefault="000517C8" w:rsidP="000517C8">
      <w:pPr>
        <w:pStyle w:val="Bibliografa"/>
      </w:pPr>
      <w:r w:rsidRPr="000517C8">
        <w:t xml:space="preserve">Casado Vara, R. C. (2019). </w:t>
      </w:r>
      <w:r w:rsidRPr="000517C8">
        <w:rPr>
          <w:i/>
          <w:iCs/>
        </w:rPr>
        <w:t>Introducción a HTML</w:t>
      </w:r>
      <w:r w:rsidRPr="000517C8">
        <w:t>.</w:t>
      </w:r>
    </w:p>
    <w:p w14:paraId="437095E2" w14:textId="77777777" w:rsidR="000517C8" w:rsidRPr="000517C8" w:rsidRDefault="000517C8" w:rsidP="000517C8">
      <w:pPr>
        <w:pStyle w:val="Bibliografa"/>
      </w:pPr>
      <w:r w:rsidRPr="000517C8">
        <w:t xml:space="preserve">Ceron Galindo, J. M. (2019). </w:t>
      </w:r>
      <w:r w:rsidRPr="000517C8">
        <w:rPr>
          <w:i/>
          <w:iCs/>
        </w:rPr>
        <w:t>React js: La nueva tendencia en aplicaciones web, enfocadas en el control dinámico de datos</w:t>
      </w:r>
      <w:r w:rsidRPr="000517C8">
        <w:t>.</w:t>
      </w:r>
    </w:p>
    <w:p w14:paraId="5132D45F" w14:textId="77777777" w:rsidR="000517C8" w:rsidRPr="000517C8" w:rsidRDefault="000517C8" w:rsidP="000517C8">
      <w:pPr>
        <w:pStyle w:val="Bibliografa"/>
      </w:pPr>
      <w:r w:rsidRPr="000517C8">
        <w:rPr>
          <w:i/>
          <w:iCs/>
        </w:rPr>
        <w:t>Cubadebate</w:t>
      </w:r>
      <w:r w:rsidRPr="000517C8">
        <w:t>. (s. f.-a). Recuperado 7 de enero de 2024, de http://www.cubadebate.cu/noticias/2018/12/16/tarea-vida-a-debate-en-la-asamblea-nacional-cuba-ante-las-realidades-del-cambio-climatico/</w:t>
      </w:r>
    </w:p>
    <w:p w14:paraId="260A0F1D" w14:textId="77777777" w:rsidR="000517C8" w:rsidRPr="000517C8" w:rsidRDefault="000517C8" w:rsidP="000517C8">
      <w:pPr>
        <w:pStyle w:val="Bibliografa"/>
      </w:pPr>
      <w:r w:rsidRPr="000517C8">
        <w:rPr>
          <w:i/>
          <w:iCs/>
        </w:rPr>
        <w:t>Cubadebate</w:t>
      </w:r>
      <w:r w:rsidRPr="000517C8">
        <w:t>. (s. f.-b). Recuperado 7 de enero de 2024, de http://www.cubadebate.cu/noticias/2023/07/18/tarea-vida-en-la-mira-de-los-diputados-hay-una-transicion-en-el-clima-de-cuba/</w:t>
      </w:r>
    </w:p>
    <w:p w14:paraId="6AF293C4" w14:textId="77777777" w:rsidR="000517C8" w:rsidRPr="000517C8" w:rsidRDefault="000517C8" w:rsidP="000517C8">
      <w:pPr>
        <w:pStyle w:val="Bibliografa"/>
      </w:pPr>
      <w:r w:rsidRPr="000517C8">
        <w:t xml:space="preserve">De Arma-Hernández, A., &amp; Sablón-Fernández, L. E. (2019). Aplicación web para la gestión de la información especializada en Geociencia. </w:t>
      </w:r>
      <w:r w:rsidRPr="000517C8">
        <w:rPr>
          <w:i/>
          <w:iCs/>
        </w:rPr>
        <w:t>Ciencia &amp; Futuro</w:t>
      </w:r>
      <w:r w:rsidRPr="000517C8">
        <w:t xml:space="preserve">, </w:t>
      </w:r>
      <w:r w:rsidRPr="000517C8">
        <w:rPr>
          <w:i/>
          <w:iCs/>
        </w:rPr>
        <w:t>9</w:t>
      </w:r>
      <w:r w:rsidRPr="000517C8">
        <w:t>(2), 106-127.</w:t>
      </w:r>
    </w:p>
    <w:p w14:paraId="771BA3EF" w14:textId="77777777" w:rsidR="000517C8" w:rsidRPr="000517C8" w:rsidRDefault="000517C8" w:rsidP="000517C8">
      <w:pPr>
        <w:pStyle w:val="Bibliografa"/>
        <w:rPr>
          <w:lang w:val="en-US"/>
        </w:rPr>
      </w:pPr>
      <w:r w:rsidRPr="000517C8">
        <w:t xml:space="preserve">Ekon, E. (2021, julio 28). </w:t>
      </w:r>
      <w:r w:rsidRPr="000517C8">
        <w:rPr>
          <w:i/>
          <w:iCs/>
        </w:rPr>
        <w:t>¿Qué es un sistema de gestión y para qué sirve?</w:t>
      </w:r>
      <w:r w:rsidRPr="000517C8">
        <w:t xml:space="preserve"> </w:t>
      </w:r>
      <w:r w:rsidRPr="000517C8">
        <w:rPr>
          <w:lang w:val="en-US"/>
        </w:rPr>
        <w:t>Ekon. https://www.ekon.es/blog/sistemas-de-gestion-integral-para-el-funcionamiento-optimo-de-la-empresa/</w:t>
      </w:r>
    </w:p>
    <w:p w14:paraId="7A6D1104" w14:textId="77777777" w:rsidR="000517C8" w:rsidRPr="000517C8" w:rsidRDefault="000517C8" w:rsidP="000517C8">
      <w:pPr>
        <w:pStyle w:val="Bibliografa"/>
      </w:pPr>
      <w:r w:rsidRPr="000517C8">
        <w:lastRenderedPageBreak/>
        <w:t xml:space="preserve">Funcionalidad. (2015, junio 7). </w:t>
      </w:r>
      <w:r w:rsidRPr="000517C8">
        <w:rPr>
          <w:i/>
          <w:iCs/>
        </w:rPr>
        <w:t>gestion de la calidad del software - norma iso-9126</w:t>
      </w:r>
      <w:r w:rsidRPr="000517C8">
        <w:t>. https://diplomadogestioncalidadsoftware2015.wordpress.com/norma-iso-9126/calidad-interna-y-externa/funcionalidad/</w:t>
      </w:r>
    </w:p>
    <w:p w14:paraId="4532B6C5" w14:textId="77777777" w:rsidR="000517C8" w:rsidRPr="000517C8" w:rsidRDefault="000517C8" w:rsidP="000517C8">
      <w:pPr>
        <w:pStyle w:val="Bibliografa"/>
      </w:pPr>
      <w:r w:rsidRPr="000517C8">
        <w:rPr>
          <w:i/>
          <w:iCs/>
        </w:rPr>
        <w:t>GEOCUBA - EcuRed</w:t>
      </w:r>
      <w:r w:rsidRPr="000517C8">
        <w:t>. (s. f.). Recuperado 9 de enero de 2024, de https://www.ecured.cu/GEOCUBA</w:t>
      </w:r>
    </w:p>
    <w:p w14:paraId="459A8832" w14:textId="77777777" w:rsidR="000517C8" w:rsidRPr="000517C8" w:rsidRDefault="000517C8" w:rsidP="000517C8">
      <w:pPr>
        <w:pStyle w:val="Bibliografa"/>
      </w:pPr>
      <w:r w:rsidRPr="000517C8">
        <w:rPr>
          <w:i/>
          <w:iCs/>
        </w:rPr>
        <w:t>Herramientas informáticas—EcuRed</w:t>
      </w:r>
      <w:r w:rsidRPr="000517C8">
        <w:t>. (s. f.). Recuperado 7 de enero de 2024, de https://www.ecured.cu/Herramientas_inform%C3%A1ticas</w:t>
      </w:r>
    </w:p>
    <w:p w14:paraId="5467BDD4" w14:textId="77777777" w:rsidR="000517C8" w:rsidRPr="000517C8" w:rsidRDefault="000517C8" w:rsidP="000517C8">
      <w:pPr>
        <w:pStyle w:val="Bibliografa"/>
      </w:pPr>
      <w:r w:rsidRPr="000517C8">
        <w:t xml:space="preserve">Medina, N. M. C. (s. f.). </w:t>
      </w:r>
      <w:r w:rsidRPr="000517C8">
        <w:rPr>
          <w:i/>
          <w:iCs/>
        </w:rPr>
        <w:t>EL CAMBIO CLIMÁTICO Y SUS EFECTOS SOBRE LA SALUD HUMANA</w:t>
      </w:r>
      <w:r w:rsidRPr="000517C8">
        <w:t>.</w:t>
      </w:r>
    </w:p>
    <w:p w14:paraId="2AEA5BCA" w14:textId="77777777" w:rsidR="000517C8" w:rsidRPr="000517C8" w:rsidRDefault="000517C8" w:rsidP="000517C8">
      <w:pPr>
        <w:pStyle w:val="Bibliografa"/>
      </w:pPr>
      <w:r w:rsidRPr="000517C8">
        <w:t xml:space="preserve">Meza Sandoval, J. J., &amp; Valverde Llanos, A. E. (s. f.). </w:t>
      </w:r>
      <w:r w:rsidRPr="000517C8">
        <w:rPr>
          <w:i/>
          <w:iCs/>
        </w:rPr>
        <w:t>Propuesta de diseño de rompeolas como protección de la costa contra la erosión por efecto del oleaje en la playa La Herradura</w:t>
      </w:r>
      <w:r w:rsidRPr="000517C8">
        <w:t>.</w:t>
      </w:r>
    </w:p>
    <w:p w14:paraId="7BD00BD4" w14:textId="77777777" w:rsidR="000517C8" w:rsidRPr="000517C8" w:rsidRDefault="000517C8" w:rsidP="000517C8">
      <w:pPr>
        <w:pStyle w:val="Bibliografa"/>
      </w:pPr>
      <w:r w:rsidRPr="000517C8">
        <w:rPr>
          <w:i/>
          <w:iCs/>
          <w:lang w:val="en-US"/>
        </w:rPr>
        <w:t>MIKE 21/3 Sand Transport</w:t>
      </w:r>
      <w:r w:rsidRPr="000517C8">
        <w:rPr>
          <w:lang w:val="en-US"/>
        </w:rPr>
        <w:t xml:space="preserve">. (s. f.). </w:t>
      </w:r>
      <w:r w:rsidRPr="000517C8">
        <w:t>Recuperado 7 de febrero de 2024, de https://www.mikepoweredbydhi.com/products/mike-21/Sediments/sand-transport</w:t>
      </w:r>
    </w:p>
    <w:p w14:paraId="7762ADBD" w14:textId="77777777" w:rsidR="000517C8" w:rsidRPr="000517C8" w:rsidRDefault="000517C8" w:rsidP="000517C8">
      <w:pPr>
        <w:pStyle w:val="Bibliografa"/>
      </w:pPr>
      <w:r w:rsidRPr="000517C8">
        <w:t xml:space="preserve">Monción Rodríguez, C. L. (2023). </w:t>
      </w:r>
      <w:r w:rsidRPr="000517C8">
        <w:rPr>
          <w:i/>
          <w:iCs/>
        </w:rPr>
        <w:t>Diseño e implementación de una plataforma y API para la enseñanza de la tecnología REST</w:t>
      </w:r>
      <w:r w:rsidRPr="000517C8">
        <w:t>.</w:t>
      </w:r>
    </w:p>
    <w:p w14:paraId="1FB010E4" w14:textId="77777777" w:rsidR="000517C8" w:rsidRPr="000517C8" w:rsidRDefault="000517C8" w:rsidP="000517C8">
      <w:pPr>
        <w:pStyle w:val="Bibliografa"/>
      </w:pPr>
      <w:r w:rsidRPr="000517C8">
        <w:rPr>
          <w:lang w:val="en-US"/>
        </w:rPr>
        <w:t xml:space="preserve">Myers, G. J., Sandler, C., &amp; Badgett, T. (2011). </w:t>
      </w:r>
      <w:r w:rsidRPr="000517C8">
        <w:rPr>
          <w:i/>
          <w:iCs/>
          <w:lang w:val="en-US"/>
        </w:rPr>
        <w:t>The art of software testing</w:t>
      </w:r>
      <w:r w:rsidRPr="000517C8">
        <w:rPr>
          <w:lang w:val="en-US"/>
        </w:rPr>
        <w:t xml:space="preserve">. </w:t>
      </w:r>
      <w:r w:rsidRPr="000517C8">
        <w:t>John Wiley &amp; Sons.</w:t>
      </w:r>
    </w:p>
    <w:p w14:paraId="4084BD97" w14:textId="77777777" w:rsidR="000517C8" w:rsidRPr="000517C8" w:rsidRDefault="000517C8" w:rsidP="000517C8">
      <w:pPr>
        <w:pStyle w:val="Bibliografa"/>
      </w:pPr>
      <w:r w:rsidRPr="000517C8">
        <w:rPr>
          <w:i/>
          <w:iCs/>
        </w:rPr>
        <w:t>Nueva norma legal por la preservación de las costas cubanas—Juventud Rebelde—Diario de la juventud cubana</w:t>
      </w:r>
      <w:r w:rsidRPr="000517C8">
        <w:t>. (s. f.). Recuperado 15 de abril de 2024, de https://www.juventudrebelde.cu/ciencia-tecnica/2023-12-07/acertada-interrelacion-entre-las-entidades-y-rigor-en-el-control-contribuiran-al-exito-de-la-nueva-norma-legal-relativa-a-las-costas-cubanas</w:t>
      </w:r>
    </w:p>
    <w:p w14:paraId="3F6A1DA0" w14:textId="77777777" w:rsidR="000517C8" w:rsidRPr="000517C8" w:rsidRDefault="000517C8" w:rsidP="000517C8">
      <w:pPr>
        <w:pStyle w:val="Bibliografa"/>
      </w:pPr>
      <w:r w:rsidRPr="000517C8">
        <w:lastRenderedPageBreak/>
        <w:t xml:space="preserve">Pérez, J. E. (2019). </w:t>
      </w:r>
      <w:r w:rsidRPr="000517C8">
        <w:rPr>
          <w:i/>
          <w:iCs/>
        </w:rPr>
        <w:t>Introduccion a JavaScript</w:t>
      </w:r>
      <w:r w:rsidRPr="000517C8">
        <w:t>.</w:t>
      </w:r>
    </w:p>
    <w:p w14:paraId="64FF5FCF" w14:textId="77777777" w:rsidR="000517C8" w:rsidRPr="000517C8" w:rsidRDefault="000517C8" w:rsidP="000517C8">
      <w:pPr>
        <w:pStyle w:val="Bibliografa"/>
      </w:pPr>
      <w:r w:rsidRPr="000517C8">
        <w:rPr>
          <w:i/>
          <w:iCs/>
        </w:rPr>
        <w:t>Programación Extrema—PDF Descargar libre</w:t>
      </w:r>
      <w:r w:rsidRPr="000517C8">
        <w:t>. (s. f.). Recuperado 7 de enero de 2024, de https://docplayer.es/1647643-Programacion-extrema.html</w:t>
      </w:r>
    </w:p>
    <w:p w14:paraId="340B7C7D" w14:textId="77777777" w:rsidR="000517C8" w:rsidRPr="000517C8" w:rsidRDefault="000517C8" w:rsidP="000517C8">
      <w:pPr>
        <w:pStyle w:val="Bibliografa"/>
      </w:pPr>
      <w:r w:rsidRPr="000517C8">
        <w:rPr>
          <w:i/>
          <w:iCs/>
        </w:rPr>
        <w:t>Pruebas de Software: Historia y Evolución</w:t>
      </w:r>
      <w:r w:rsidRPr="000517C8">
        <w:t>. (s. f.). Recuperado 26 de junio de 2024, de https://www.fyccorp.com/articulo-pruebas-de-software:-historia-y-evolucion</w:t>
      </w:r>
    </w:p>
    <w:p w14:paraId="37B39DA7" w14:textId="77777777" w:rsidR="000517C8" w:rsidRPr="000517C8" w:rsidRDefault="000517C8" w:rsidP="000517C8">
      <w:pPr>
        <w:pStyle w:val="Bibliografa"/>
      </w:pPr>
      <w:r w:rsidRPr="000517C8">
        <w:rPr>
          <w:i/>
          <w:iCs/>
        </w:rPr>
        <w:t>Qué es Visual Studio Code y qué ventajas ofrece</w:t>
      </w:r>
      <w:r w:rsidRPr="000517C8">
        <w:t>. (2022, julio 22). OpenWebinars.net. https://openwebinars.net/blog/que-es-visual-studio-code-y-que-ventajas-ofrece/</w:t>
      </w:r>
    </w:p>
    <w:p w14:paraId="00B3EC22" w14:textId="77777777" w:rsidR="000517C8" w:rsidRPr="000517C8" w:rsidRDefault="000517C8" w:rsidP="000517C8">
      <w:pPr>
        <w:pStyle w:val="Bibliografa"/>
      </w:pPr>
      <w:r w:rsidRPr="000517C8">
        <w:rPr>
          <w:i/>
          <w:iCs/>
        </w:rPr>
        <w:t>¿Qué son los Servicios Web (Web Services)? – Jorge Ocampos</w:t>
      </w:r>
      <w:r w:rsidRPr="000517C8">
        <w:t>. (s. f.). Recuperado 6 de septiembre de 2024, de https://jorgeocampos.blog/2023/12/18/servicios-web/</w:t>
      </w:r>
    </w:p>
    <w:p w14:paraId="11768D60" w14:textId="77777777" w:rsidR="000517C8" w:rsidRPr="000517C8" w:rsidRDefault="000517C8" w:rsidP="000517C8">
      <w:pPr>
        <w:pStyle w:val="Bibliografa"/>
      </w:pPr>
      <w:r w:rsidRPr="000517C8">
        <w:t xml:space="preserve">Romero García, W. R. (2022). </w:t>
      </w:r>
      <w:r w:rsidRPr="000517C8">
        <w:rPr>
          <w:i/>
          <w:iCs/>
        </w:rPr>
        <w:t>Análisis comparativo de los lenguajes de programación NODE JS y asp. Net para un sistema de registro de la “farmacia tu ahorro” en la ciudad de Babahoyo.</w:t>
      </w:r>
      <w:r w:rsidRPr="000517C8">
        <w:t xml:space="preserve"> Babahoyo: UTB-FAFI. 2022.</w:t>
      </w:r>
    </w:p>
    <w:p w14:paraId="0C1A581F" w14:textId="77777777" w:rsidR="000517C8" w:rsidRPr="000517C8" w:rsidRDefault="000517C8" w:rsidP="000517C8">
      <w:pPr>
        <w:pStyle w:val="Bibliografa"/>
      </w:pPr>
      <w:r w:rsidRPr="000517C8">
        <w:rPr>
          <w:i/>
          <w:iCs/>
        </w:rPr>
        <w:t>Sistema de Gestión: Qué es y por qué es tan importante</w:t>
      </w:r>
      <w:r w:rsidRPr="000517C8">
        <w:t>. (s. f.). Recuperado 22 de abril de 2024, de https://www.unifikas.com/es/noticias/sistema-de-gestion-que-es-y-por-que-es-tan-importante</w:t>
      </w:r>
    </w:p>
    <w:p w14:paraId="69B35DBC" w14:textId="77777777" w:rsidR="000517C8" w:rsidRPr="000517C8" w:rsidRDefault="000517C8" w:rsidP="000517C8">
      <w:pPr>
        <w:pStyle w:val="Bibliografa"/>
      </w:pPr>
      <w:r w:rsidRPr="000517C8">
        <w:rPr>
          <w:i/>
          <w:iCs/>
        </w:rPr>
        <w:t>Tecnología—Concepto, tipos, ejemplos, evolución, características</w:t>
      </w:r>
      <w:r w:rsidRPr="000517C8">
        <w:t>. (s. f.). Recuperado 7 de enero de 2024, de https://concepto.de/tecnologia/#ixzz8O8i9AU6q</w:t>
      </w:r>
    </w:p>
    <w:p w14:paraId="211FEDE5" w14:textId="77777777" w:rsidR="000517C8" w:rsidRPr="000517C8" w:rsidRDefault="000517C8" w:rsidP="000517C8">
      <w:pPr>
        <w:pStyle w:val="Bibliografa"/>
      </w:pPr>
      <w:r w:rsidRPr="000517C8">
        <w:t xml:space="preserve">Velepucha, V., Flores, P., &amp; Torres, J. (2019). MOMMIV: Modelo para descomposición de una arquitectura monolítica hacia una arquitectura de </w:t>
      </w:r>
      <w:r w:rsidRPr="000517C8">
        <w:lastRenderedPageBreak/>
        <w:t xml:space="preserve">microservicios bajo el Principio de Ocultación de Información. </w:t>
      </w:r>
      <w:r w:rsidRPr="000517C8">
        <w:rPr>
          <w:i/>
          <w:iCs/>
        </w:rPr>
        <w:t>Revista Ibérica de Sistemas e Tecnologias de Informação</w:t>
      </w:r>
      <w:r w:rsidRPr="000517C8">
        <w:t xml:space="preserve">, </w:t>
      </w:r>
      <w:r w:rsidRPr="000517C8">
        <w:rPr>
          <w:i/>
          <w:iCs/>
        </w:rPr>
        <w:t>E17</w:t>
      </w:r>
      <w:r w:rsidRPr="000517C8">
        <w:t>, 1000-1009.</w:t>
      </w:r>
    </w:p>
    <w:p w14:paraId="60F63E42" w14:textId="77777777" w:rsidR="000517C8" w:rsidRPr="000517C8" w:rsidRDefault="000517C8" w:rsidP="000517C8">
      <w:pPr>
        <w:pStyle w:val="Bibliografa"/>
      </w:pPr>
      <w:r w:rsidRPr="000517C8">
        <w:t xml:space="preserve">Vidal Domínguez, M. (2021). </w:t>
      </w:r>
      <w:r w:rsidRPr="000517C8">
        <w:rPr>
          <w:i/>
          <w:iCs/>
        </w:rPr>
        <w:t>Desarrollo de una app multiplataforma para la generación y almacenamiento de contraseñas seguras</w:t>
      </w:r>
      <w:r w:rsidRPr="000517C8">
        <w:t>. Universitat Politècnica de València.</w:t>
      </w:r>
    </w:p>
    <w:p w14:paraId="61BF6289" w14:textId="77777777" w:rsidR="000517C8" w:rsidRPr="000517C8" w:rsidRDefault="000517C8" w:rsidP="000517C8">
      <w:pPr>
        <w:pStyle w:val="Bibliografa"/>
      </w:pPr>
      <w:r w:rsidRPr="000517C8">
        <w:t xml:space="preserve">Westreicher, G. (2020, agosto 7). </w:t>
      </w:r>
      <w:r w:rsidRPr="000517C8">
        <w:rPr>
          <w:i/>
          <w:iCs/>
        </w:rPr>
        <w:t>¿Qué es la gestión? Para qué sirve, pasos a seguir y tipos</w:t>
      </w:r>
      <w:r w:rsidRPr="000517C8">
        <w:t>. Economipedia. https://economipedia.com/definiciones/gestion.html</w:t>
      </w:r>
    </w:p>
    <w:p w14:paraId="27A8B42F" w14:textId="256049D1" w:rsidR="006C05C3" w:rsidRPr="000D487F" w:rsidRDefault="006C05C3" w:rsidP="00DE3FF8">
      <w:pPr>
        <w:pStyle w:val="Bibliografa"/>
      </w:pPr>
      <w:r>
        <w:fldChar w:fldCharType="end"/>
      </w:r>
    </w:p>
    <w:p w14:paraId="0E152D58" w14:textId="77777777" w:rsidR="00806B2B" w:rsidRPr="000D487F" w:rsidRDefault="00806B2B" w:rsidP="00DE3FF8">
      <w:pPr>
        <w:pStyle w:val="Bibliografa"/>
      </w:pPr>
    </w:p>
    <w:p w14:paraId="5D793A45" w14:textId="77777777" w:rsidR="00806B2B" w:rsidRPr="000D487F" w:rsidRDefault="00806B2B" w:rsidP="00DE3FF8"/>
    <w:p w14:paraId="0EBD56D7" w14:textId="77777777" w:rsidR="00CE757C" w:rsidRPr="000D487F" w:rsidRDefault="00CE757C" w:rsidP="00DE3FF8">
      <w:pPr>
        <w:pStyle w:val="NormalWeb"/>
      </w:pPr>
    </w:p>
    <w:p w14:paraId="10B92D8E" w14:textId="77777777" w:rsidR="00405B13" w:rsidRPr="000D487F" w:rsidRDefault="00405B13" w:rsidP="00DE3FF8"/>
    <w:bookmarkEnd w:id="75"/>
    <w:p w14:paraId="2B1563F3" w14:textId="77777777" w:rsidR="002245E0" w:rsidRPr="000D487F" w:rsidRDefault="002245E0" w:rsidP="00DE3FF8"/>
    <w:sectPr w:rsidR="002245E0" w:rsidRPr="000D487F" w:rsidSect="00806B2B">
      <w:pgSz w:w="12240" w:h="15840" w:code="1"/>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Dionis" w:date="2024-12-10T06:31:00Z" w:initials="D">
    <w:p w14:paraId="5D4B1C42" w14:textId="66511DD5" w:rsidR="00A037B1" w:rsidRDefault="00A037B1">
      <w:pPr>
        <w:pStyle w:val="Textocomentario"/>
      </w:pPr>
      <w:r>
        <w:rPr>
          <w:rStyle w:val="Refdecomentario"/>
        </w:rPr>
        <w:annotationRef/>
      </w:r>
      <w:r>
        <w:t xml:space="preserve">Poner de forma simple un </w:t>
      </w:r>
      <w:proofErr w:type="gramStart"/>
      <w:r>
        <w:t>porque</w:t>
      </w:r>
      <w:proofErr w:type="gramEnd"/>
      <w:r>
        <w:t>.</w:t>
      </w:r>
    </w:p>
  </w:comment>
  <w:comment w:id="3" w:author="TitoCode" w:date="2024-12-16T08:37:00Z" w:initials="T">
    <w:p w14:paraId="1D62C75E" w14:textId="7284C151" w:rsidR="00F339F5" w:rsidRDefault="00F339F5">
      <w:pPr>
        <w:pStyle w:val="Textocomentario"/>
      </w:pPr>
      <w:r>
        <w:rPr>
          <w:rStyle w:val="Refdecomentario"/>
        </w:rPr>
        <w:annotationRef/>
      </w:r>
      <w:r>
        <w:t>Logrado</w:t>
      </w:r>
    </w:p>
  </w:comment>
  <w:comment w:id="4" w:author="TitoCode" w:date="2024-12-16T08:37:00Z" w:initials="T">
    <w:p w14:paraId="69F94472" w14:textId="1AC3CBB8" w:rsidR="00F339F5" w:rsidRDefault="00F339F5">
      <w:pPr>
        <w:pStyle w:val="Textocomentario"/>
      </w:pPr>
      <w:r>
        <w:rPr>
          <w:rStyle w:val="Refdecomentario"/>
        </w:rPr>
        <w:annotationRef/>
      </w:r>
    </w:p>
  </w:comment>
  <w:comment w:id="7" w:author="Dionis" w:date="2024-12-10T06:36:00Z" w:initials="D">
    <w:p w14:paraId="72AFD930" w14:textId="4C4D25A5" w:rsidR="00380AD5" w:rsidRDefault="00380AD5">
      <w:pPr>
        <w:pStyle w:val="Textocomentario"/>
      </w:pPr>
      <w:r>
        <w:rPr>
          <w:rStyle w:val="Refdecomentario"/>
        </w:rPr>
        <w:annotationRef/>
      </w:r>
      <w:r>
        <w:t xml:space="preserve">Poner </w:t>
      </w:r>
      <w:proofErr w:type="spellStart"/>
      <w:r>
        <w:t>Geocuba</w:t>
      </w:r>
      <w:proofErr w:type="spellEnd"/>
      <w:r>
        <w:t xml:space="preserve"> de una misma forma en todo el documento</w:t>
      </w:r>
    </w:p>
  </w:comment>
  <w:comment w:id="8" w:author="TitoCode" w:date="2024-12-16T09:19:00Z" w:initials="T">
    <w:p w14:paraId="7317E146" w14:textId="4F2E080F" w:rsidR="0090456B" w:rsidRDefault="0090456B">
      <w:pPr>
        <w:pStyle w:val="Textocomentario"/>
      </w:pPr>
      <w:r>
        <w:rPr>
          <w:rStyle w:val="Refdecomentario"/>
        </w:rPr>
        <w:annotationRef/>
      </w:r>
      <w:r>
        <w:t>Logrado</w:t>
      </w:r>
    </w:p>
  </w:comment>
  <w:comment w:id="9" w:author="Dionis" w:date="2024-12-10T06:37:00Z" w:initials="D">
    <w:p w14:paraId="4BA35995" w14:textId="54F724A7" w:rsidR="00950A12" w:rsidRDefault="00950A12">
      <w:pPr>
        <w:pStyle w:val="Textocomentario"/>
      </w:pPr>
      <w:r>
        <w:rPr>
          <w:rStyle w:val="Refdecomentario"/>
        </w:rPr>
        <w:annotationRef/>
      </w:r>
      <w:r>
        <w:t xml:space="preserve">Agregar referencias conceptuales al </w:t>
      </w:r>
      <w:proofErr w:type="spellStart"/>
      <w:r>
        <w:t>calculo</w:t>
      </w:r>
      <w:proofErr w:type="spellEnd"/>
      <w:r>
        <w:t xml:space="preserve"> de sedimentos con referencias.</w:t>
      </w:r>
    </w:p>
  </w:comment>
  <w:comment w:id="10" w:author="Dionis" w:date="2024-12-10T06:36:00Z" w:initials="D">
    <w:p w14:paraId="51FF566C" w14:textId="77777777" w:rsidR="00950A12" w:rsidRDefault="00950A12">
      <w:pPr>
        <w:pStyle w:val="Textocomentario"/>
      </w:pPr>
      <w:r>
        <w:rPr>
          <w:rStyle w:val="Refdecomentario"/>
        </w:rPr>
        <w:annotationRef/>
      </w:r>
      <w:r>
        <w:t xml:space="preserve">Referencia al </w:t>
      </w:r>
      <w:proofErr w:type="spellStart"/>
      <w:r>
        <w:t>articulo</w:t>
      </w:r>
      <w:proofErr w:type="spellEnd"/>
      <w:r>
        <w:t xml:space="preserve"> de la ecuación o poner a pie de </w:t>
      </w:r>
      <w:proofErr w:type="spellStart"/>
      <w:r>
        <w:t>pagina</w:t>
      </w:r>
      <w:proofErr w:type="spellEnd"/>
      <w:r>
        <w:t xml:space="preserve"> un enlace que indique la </w:t>
      </w:r>
      <w:proofErr w:type="spellStart"/>
      <w:r>
        <w:t>informacion</w:t>
      </w:r>
      <w:proofErr w:type="spellEnd"/>
      <w:r>
        <w:t>.</w:t>
      </w:r>
    </w:p>
    <w:p w14:paraId="5A16EF47" w14:textId="743E94F8" w:rsidR="00950A12" w:rsidRDefault="00950A12">
      <w:pPr>
        <w:pStyle w:val="Textocomentario"/>
      </w:pPr>
    </w:p>
  </w:comment>
  <w:comment w:id="11" w:author="Dionis" w:date="2024-12-10T06:38:00Z" w:initials="D">
    <w:p w14:paraId="6D2B099A" w14:textId="77777777" w:rsidR="00950A12" w:rsidRDefault="00950A12">
      <w:pPr>
        <w:pStyle w:val="Textocomentario"/>
      </w:pPr>
      <w:r>
        <w:rPr>
          <w:rStyle w:val="Refdecomentario"/>
        </w:rPr>
        <w:annotationRef/>
      </w:r>
      <w:r>
        <w:t xml:space="preserve">Aquí faltan los objetivos específicos, los métodos empleados en la investigación, la hipótesis. </w:t>
      </w:r>
    </w:p>
    <w:p w14:paraId="04CBA19C" w14:textId="77777777" w:rsidR="00950A12" w:rsidRDefault="00950A12">
      <w:pPr>
        <w:pStyle w:val="Textocomentario"/>
      </w:pPr>
    </w:p>
    <w:p w14:paraId="7C5C7095" w14:textId="3120E194" w:rsidR="00950A12" w:rsidRDefault="00950A12">
      <w:pPr>
        <w:pStyle w:val="Textocomentario"/>
      </w:pPr>
      <w:r>
        <w:t>REVISAR otras tesis.</w:t>
      </w:r>
    </w:p>
  </w:comment>
  <w:comment w:id="14" w:author="Dionis" w:date="2024-12-10T06:40:00Z" w:initials="D">
    <w:p w14:paraId="59162BBD" w14:textId="287D7FAE" w:rsidR="00026F9E" w:rsidRDefault="00026F9E">
      <w:pPr>
        <w:pStyle w:val="Textocomentario"/>
      </w:pPr>
      <w:r>
        <w:rPr>
          <w:rStyle w:val="Refdecomentario"/>
        </w:rPr>
        <w:annotationRef/>
      </w:r>
      <w:r>
        <w:t xml:space="preserve">Aquí creo que puedes hablar </w:t>
      </w:r>
      <w:proofErr w:type="spellStart"/>
      <w:r>
        <w:t>mas</w:t>
      </w:r>
      <w:proofErr w:type="spellEnd"/>
      <w:r>
        <w:t xml:space="preserve"> sobre las </w:t>
      </w:r>
      <w:proofErr w:type="spellStart"/>
      <w:r>
        <w:t>formulas</w:t>
      </w:r>
      <w:proofErr w:type="spellEnd"/>
      <w:r>
        <w:t xml:space="preserve"> que usaras para el </w:t>
      </w:r>
      <w:proofErr w:type="spellStart"/>
      <w:r>
        <w:t>calculo</w:t>
      </w:r>
      <w:proofErr w:type="spellEnd"/>
      <w:r>
        <w:t xml:space="preserve"> de sedimentos y sus referencias históricas y comparadas.</w:t>
      </w:r>
    </w:p>
  </w:comment>
  <w:comment w:id="17" w:author="Dionis" w:date="2024-12-10T06:38:00Z" w:initials="D">
    <w:p w14:paraId="711BE573" w14:textId="3BDDBDEB" w:rsidR="00026F9E" w:rsidRDefault="00026F9E">
      <w:pPr>
        <w:pStyle w:val="Textocomentario"/>
      </w:pPr>
      <w:r>
        <w:rPr>
          <w:rStyle w:val="Refdecomentario"/>
        </w:rPr>
        <w:annotationRef/>
      </w:r>
      <w:r>
        <w:t xml:space="preserve">Poner al pie de </w:t>
      </w:r>
      <w:proofErr w:type="spellStart"/>
      <w:r>
        <w:t>pagina</w:t>
      </w:r>
      <w:proofErr w:type="spellEnd"/>
      <w:r>
        <w:t xml:space="preserve"> la </w:t>
      </w:r>
      <w:proofErr w:type="spellStart"/>
      <w:r>
        <w:t>url</w:t>
      </w:r>
      <w:proofErr w:type="spellEnd"/>
      <w:r>
        <w:t xml:space="preserve"> a la </w:t>
      </w:r>
      <w:proofErr w:type="spellStart"/>
      <w:r>
        <w:t>pagina</w:t>
      </w:r>
      <w:proofErr w:type="spellEnd"/>
      <w:r>
        <w:t xml:space="preserve"> de la empresa, hacer </w:t>
      </w:r>
      <w:proofErr w:type="spellStart"/>
      <w:r>
        <w:t>asi</w:t>
      </w:r>
      <w:proofErr w:type="spellEnd"/>
      <w:r>
        <w:t xml:space="preserve"> con el resto.</w:t>
      </w:r>
    </w:p>
  </w:comment>
  <w:comment w:id="18" w:author="TitoCode" w:date="2024-12-16T09:17:00Z" w:initials="T">
    <w:p w14:paraId="07BE41C3" w14:textId="485E563F" w:rsidR="008A34E4" w:rsidRDefault="008A34E4">
      <w:pPr>
        <w:pStyle w:val="Textocomentario"/>
      </w:pPr>
      <w:r>
        <w:rPr>
          <w:rStyle w:val="Refdecomentario"/>
        </w:rPr>
        <w:annotationRef/>
      </w:r>
      <w:proofErr w:type="spellStart"/>
      <w:r>
        <w:t>logtado</w:t>
      </w:r>
      <w:proofErr w:type="spellEnd"/>
    </w:p>
  </w:comment>
  <w:comment w:id="19" w:author="Dionis" w:date="2024-12-10T06:39:00Z" w:initials="D">
    <w:p w14:paraId="5E6C0077" w14:textId="3561EE9B" w:rsidR="00026F9E" w:rsidRDefault="00026F9E">
      <w:pPr>
        <w:pStyle w:val="Textocomentario"/>
      </w:pPr>
      <w:r>
        <w:rPr>
          <w:rStyle w:val="Refdecomentario"/>
        </w:rPr>
        <w:annotationRef/>
      </w:r>
      <w:r>
        <w:t xml:space="preserve">Revisar la </w:t>
      </w:r>
      <w:proofErr w:type="spellStart"/>
      <w:r>
        <w:t>identacion</w:t>
      </w:r>
      <w:proofErr w:type="spellEnd"/>
      <w:r>
        <w:t xml:space="preserve"> en todo el documento.</w:t>
      </w:r>
    </w:p>
  </w:comment>
  <w:comment w:id="20" w:author="TitoCode" w:date="2024-12-16T09:21:00Z" w:initials="T">
    <w:p w14:paraId="33F7FDFE" w14:textId="0157845E" w:rsidR="0090456B" w:rsidRDefault="0090456B">
      <w:pPr>
        <w:pStyle w:val="Textocomentario"/>
      </w:pPr>
      <w:r>
        <w:rPr>
          <w:rStyle w:val="Refdecomentario"/>
        </w:rPr>
        <w:annotationRef/>
      </w:r>
      <w:r w:rsidR="007F572D">
        <w:t>Logrado</w:t>
      </w:r>
    </w:p>
  </w:comment>
  <w:comment w:id="21" w:author="Dionis" w:date="2024-12-10T06:39:00Z" w:initials="D">
    <w:p w14:paraId="72EC61E3" w14:textId="51BE3120" w:rsidR="00026F9E" w:rsidRDefault="00026F9E">
      <w:pPr>
        <w:pStyle w:val="Textocomentario"/>
      </w:pPr>
      <w:r>
        <w:rPr>
          <w:rStyle w:val="Refdecomentario"/>
        </w:rPr>
        <w:annotationRef/>
      </w:r>
      <w:r>
        <w:t>Porque es costoso</w:t>
      </w:r>
    </w:p>
  </w:comment>
  <w:comment w:id="33" w:author="Dionis" w:date="2024-12-10T06:40:00Z" w:initials="D">
    <w:p w14:paraId="086F8487" w14:textId="2767EDAF" w:rsidR="00026F9E" w:rsidRDefault="00026F9E">
      <w:pPr>
        <w:pStyle w:val="Textocomentario"/>
      </w:pPr>
      <w:r>
        <w:rPr>
          <w:rStyle w:val="Refdecomentario"/>
        </w:rPr>
        <w:annotationRef/>
      </w:r>
      <w:r>
        <w:t xml:space="preserve">Revisar el estilo de la letra y que sea </w:t>
      </w:r>
      <w:proofErr w:type="spellStart"/>
      <w:r>
        <w:t>homogene</w:t>
      </w:r>
      <w:proofErr w:type="spellEnd"/>
      <w:r>
        <w:t xml:space="preserve"> en todo el documento.</w:t>
      </w:r>
    </w:p>
  </w:comment>
  <w:comment w:id="34" w:author="TitoCode" w:date="2024-12-16T09:30:00Z" w:initials="T">
    <w:p w14:paraId="66258C1F" w14:textId="282665D1" w:rsidR="00B9289B" w:rsidRDefault="00B9289B">
      <w:pPr>
        <w:pStyle w:val="Textocomentario"/>
      </w:pPr>
      <w:r>
        <w:rPr>
          <w:rStyle w:val="Refdecomentario"/>
        </w:rPr>
        <w:annotationRef/>
      </w:r>
      <w:r>
        <w:t>Logrado</w:t>
      </w:r>
    </w:p>
  </w:comment>
  <w:comment w:id="64" w:author="Dionis" w:date="2024-12-10T06:42:00Z" w:initials="D">
    <w:p w14:paraId="57425266" w14:textId="77777777" w:rsidR="0075228F" w:rsidRDefault="0075228F">
      <w:pPr>
        <w:pStyle w:val="Textocomentario"/>
      </w:pPr>
      <w:r>
        <w:rPr>
          <w:rStyle w:val="Refdecomentario"/>
        </w:rPr>
        <w:annotationRef/>
      </w:r>
      <w:r>
        <w:t>El sistema debe</w:t>
      </w:r>
    </w:p>
    <w:p w14:paraId="4B2686CF" w14:textId="77777777" w:rsidR="0075228F" w:rsidRDefault="0075228F">
      <w:pPr>
        <w:pStyle w:val="Textocomentario"/>
      </w:pPr>
    </w:p>
    <w:p w14:paraId="56897131" w14:textId="77777777" w:rsidR="0075228F" w:rsidRDefault="0075228F">
      <w:pPr>
        <w:pStyle w:val="Textocomentario"/>
      </w:pPr>
      <w:r>
        <w:t xml:space="preserve">Esto de esta forma dejarlo para las Historias de </w:t>
      </w:r>
      <w:proofErr w:type="spellStart"/>
      <w:r>
        <w:t>Usario</w:t>
      </w:r>
      <w:proofErr w:type="spellEnd"/>
    </w:p>
    <w:p w14:paraId="2951942D" w14:textId="77777777" w:rsidR="0075228F" w:rsidRDefault="0075228F">
      <w:pPr>
        <w:pStyle w:val="Textocomentario"/>
      </w:pPr>
    </w:p>
    <w:p w14:paraId="7EA74B4A" w14:textId="31B718E9" w:rsidR="0075228F" w:rsidRDefault="0075228F">
      <w:pPr>
        <w:pStyle w:val="Textocomentario"/>
      </w:pPr>
      <w:r>
        <w:t>REVISAR otras tesis.</w:t>
      </w:r>
    </w:p>
  </w:comment>
  <w:comment w:id="65" w:author="Dionis" w:date="2024-12-10T06:42:00Z" w:initials="D">
    <w:p w14:paraId="71E4E3AC" w14:textId="77777777" w:rsidR="007D13A1" w:rsidRDefault="007D13A1" w:rsidP="007D13A1">
      <w:pPr>
        <w:pStyle w:val="Textocomentario"/>
      </w:pPr>
      <w:r>
        <w:rPr>
          <w:rStyle w:val="Refdecomentario"/>
        </w:rPr>
        <w:annotationRef/>
      </w:r>
      <w:r>
        <w:t>El sistema debe</w:t>
      </w:r>
    </w:p>
    <w:p w14:paraId="74FF3E82" w14:textId="77777777" w:rsidR="007D13A1" w:rsidRDefault="007D13A1" w:rsidP="007D13A1">
      <w:pPr>
        <w:pStyle w:val="Textocomentario"/>
      </w:pPr>
    </w:p>
    <w:p w14:paraId="7F0DF955" w14:textId="77777777" w:rsidR="007D13A1" w:rsidRDefault="007D13A1" w:rsidP="007D13A1">
      <w:pPr>
        <w:pStyle w:val="Textocomentario"/>
      </w:pPr>
      <w:r>
        <w:t xml:space="preserve">Esto de esta forma dejarlo para las Historias de </w:t>
      </w:r>
      <w:proofErr w:type="spellStart"/>
      <w:r>
        <w:t>Usario</w:t>
      </w:r>
      <w:proofErr w:type="spellEnd"/>
    </w:p>
    <w:p w14:paraId="562338AD" w14:textId="77777777" w:rsidR="007D13A1" w:rsidRDefault="007D13A1" w:rsidP="007D13A1">
      <w:pPr>
        <w:pStyle w:val="Textocomentario"/>
      </w:pPr>
    </w:p>
    <w:p w14:paraId="204215FF" w14:textId="77777777" w:rsidR="007D13A1" w:rsidRDefault="007D13A1" w:rsidP="007D13A1">
      <w:pPr>
        <w:pStyle w:val="Textocomentario"/>
      </w:pPr>
      <w:r>
        <w:t>REVISAR otras tesis.</w:t>
      </w:r>
    </w:p>
  </w:comment>
  <w:comment w:id="66" w:author="Dionis" w:date="2024-12-10T06:42:00Z" w:initials="D">
    <w:p w14:paraId="2BECFD85" w14:textId="77777777" w:rsidR="007D13A1" w:rsidRDefault="007D13A1" w:rsidP="007D13A1">
      <w:pPr>
        <w:pStyle w:val="Textocomentario"/>
      </w:pPr>
      <w:r>
        <w:rPr>
          <w:rStyle w:val="Refdecomentario"/>
        </w:rPr>
        <w:annotationRef/>
      </w:r>
      <w:r>
        <w:t>El sistema debe</w:t>
      </w:r>
    </w:p>
    <w:p w14:paraId="3DC69595" w14:textId="77777777" w:rsidR="007D13A1" w:rsidRDefault="007D13A1" w:rsidP="007D13A1">
      <w:pPr>
        <w:pStyle w:val="Textocomentario"/>
      </w:pPr>
    </w:p>
    <w:p w14:paraId="06654CCD" w14:textId="77777777" w:rsidR="007D13A1" w:rsidRDefault="007D13A1" w:rsidP="007D13A1">
      <w:pPr>
        <w:pStyle w:val="Textocomentario"/>
      </w:pPr>
      <w:r>
        <w:t xml:space="preserve">Esto de esta forma dejarlo para las Historias de </w:t>
      </w:r>
      <w:proofErr w:type="spellStart"/>
      <w:r>
        <w:t>Usario</w:t>
      </w:r>
      <w:proofErr w:type="spellEnd"/>
    </w:p>
    <w:p w14:paraId="773FF583" w14:textId="77777777" w:rsidR="007D13A1" w:rsidRDefault="007D13A1" w:rsidP="007D13A1">
      <w:pPr>
        <w:pStyle w:val="Textocomentario"/>
      </w:pPr>
    </w:p>
    <w:p w14:paraId="6BBAA6C3" w14:textId="77777777" w:rsidR="007D13A1" w:rsidRDefault="007D13A1" w:rsidP="007D13A1">
      <w:pPr>
        <w:pStyle w:val="Textocomentario"/>
      </w:pPr>
      <w:r>
        <w:t>REVISAR otras tesis.</w:t>
      </w:r>
    </w:p>
  </w:comment>
  <w:comment w:id="67" w:author="TitoCode" w:date="2024-12-16T09:39:00Z" w:initials="T">
    <w:p w14:paraId="74F2875F" w14:textId="6930D742" w:rsidR="007D13A1" w:rsidRDefault="007D13A1">
      <w:pPr>
        <w:pStyle w:val="Textocomentario"/>
      </w:pPr>
      <w:r>
        <w:rPr>
          <w:rStyle w:val="Refdecomentario"/>
        </w:rPr>
        <w:annotationRef/>
      </w:r>
      <w:r>
        <w:t>Logrado</w:t>
      </w:r>
    </w:p>
  </w:comment>
  <w:comment w:id="68" w:author="Dionis" w:date="2024-12-10T06:42:00Z" w:initials="D">
    <w:p w14:paraId="614DC6FF" w14:textId="77777777" w:rsidR="007D13A1" w:rsidRDefault="007D13A1" w:rsidP="007D13A1">
      <w:pPr>
        <w:pStyle w:val="Textocomentario"/>
      </w:pPr>
      <w:r>
        <w:rPr>
          <w:rStyle w:val="Refdecomentario"/>
        </w:rPr>
        <w:annotationRef/>
      </w:r>
      <w:r>
        <w:t>El sistema debe</w:t>
      </w:r>
    </w:p>
    <w:p w14:paraId="7FD80777" w14:textId="77777777" w:rsidR="007D13A1" w:rsidRDefault="007D13A1" w:rsidP="007D13A1">
      <w:pPr>
        <w:pStyle w:val="Textocomentario"/>
      </w:pPr>
    </w:p>
    <w:p w14:paraId="1DA3507A" w14:textId="77777777" w:rsidR="007D13A1" w:rsidRDefault="007D13A1" w:rsidP="007D13A1">
      <w:pPr>
        <w:pStyle w:val="Textocomentario"/>
      </w:pPr>
      <w:r>
        <w:t xml:space="preserve">Esto de esta forma dejarlo para las Historias de </w:t>
      </w:r>
      <w:proofErr w:type="spellStart"/>
      <w:r>
        <w:t>Usario</w:t>
      </w:r>
      <w:proofErr w:type="spellEnd"/>
    </w:p>
    <w:p w14:paraId="1D530FB2" w14:textId="77777777" w:rsidR="007D13A1" w:rsidRDefault="007D13A1" w:rsidP="007D13A1">
      <w:pPr>
        <w:pStyle w:val="Textocomentario"/>
      </w:pPr>
    </w:p>
    <w:p w14:paraId="168DDC0F" w14:textId="77777777" w:rsidR="007D13A1" w:rsidRDefault="007D13A1" w:rsidP="007D13A1">
      <w:pPr>
        <w:pStyle w:val="Textocomentario"/>
      </w:pPr>
      <w:r>
        <w:t>REVISAR otras tesis.</w:t>
      </w:r>
    </w:p>
  </w:comment>
  <w:comment w:id="69" w:author="TitoCode" w:date="2024-12-16T09:38:00Z" w:initials="T">
    <w:p w14:paraId="50548355" w14:textId="68B4A388" w:rsidR="007D13A1" w:rsidRDefault="007D13A1">
      <w:pPr>
        <w:pStyle w:val="Textocomentario"/>
      </w:pPr>
      <w:r>
        <w:rPr>
          <w:rStyle w:val="Refdecomentario"/>
        </w:rPr>
        <w:annotationRef/>
      </w:r>
      <w:r>
        <w:t>Logrado</w:t>
      </w:r>
    </w:p>
  </w:comment>
  <w:comment w:id="72" w:author="Dionis" w:date="2024-12-10T06:42:00Z" w:initials="D">
    <w:p w14:paraId="17AF30BB" w14:textId="553D646C" w:rsidR="008944CC" w:rsidRDefault="008944CC">
      <w:pPr>
        <w:pStyle w:val="Textocomentario"/>
      </w:pPr>
      <w:r>
        <w:rPr>
          <w:rStyle w:val="Refdecomentario"/>
        </w:rPr>
        <w:annotationRef/>
      </w:r>
      <w:r>
        <w:t xml:space="preserve">Eso es el </w:t>
      </w:r>
      <w:proofErr w:type="spellStart"/>
      <w:r>
        <w:t>capitulo</w:t>
      </w:r>
      <w:proofErr w:type="spellEnd"/>
      <w:r>
        <w:t xml:space="preserve"> 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D4B1C42" w15:done="0"/>
  <w15:commentEx w15:paraId="1D62C75E" w15:paraIdParent="5D4B1C42" w15:done="0"/>
  <w15:commentEx w15:paraId="69F94472" w15:paraIdParent="5D4B1C42" w15:done="0"/>
  <w15:commentEx w15:paraId="72AFD930" w15:done="0"/>
  <w15:commentEx w15:paraId="7317E146" w15:paraIdParent="72AFD930" w15:done="0"/>
  <w15:commentEx w15:paraId="4BA35995" w15:done="0"/>
  <w15:commentEx w15:paraId="5A16EF47" w15:done="0"/>
  <w15:commentEx w15:paraId="7C5C7095" w15:done="0"/>
  <w15:commentEx w15:paraId="59162BBD" w15:done="0"/>
  <w15:commentEx w15:paraId="711BE573" w15:done="0"/>
  <w15:commentEx w15:paraId="07BE41C3" w15:paraIdParent="711BE573" w15:done="0"/>
  <w15:commentEx w15:paraId="5E6C0077" w15:done="0"/>
  <w15:commentEx w15:paraId="33F7FDFE" w15:paraIdParent="5E6C0077" w15:done="0"/>
  <w15:commentEx w15:paraId="72EC61E3" w15:done="0"/>
  <w15:commentEx w15:paraId="086F8487" w15:done="0"/>
  <w15:commentEx w15:paraId="66258C1F" w15:paraIdParent="086F8487" w15:done="0"/>
  <w15:commentEx w15:paraId="7EA74B4A" w15:done="0"/>
  <w15:commentEx w15:paraId="204215FF" w15:done="0"/>
  <w15:commentEx w15:paraId="6BBAA6C3" w15:done="0"/>
  <w15:commentEx w15:paraId="74F2875F" w15:paraIdParent="6BBAA6C3" w15:done="0"/>
  <w15:commentEx w15:paraId="168DDC0F" w15:done="0"/>
  <w15:commentEx w15:paraId="50548355" w15:paraIdParent="168DDC0F" w15:done="0"/>
  <w15:commentEx w15:paraId="17AF30B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4923BE0C" w16cex:dateUtc="2024-12-10T11:31:00Z"/>
  <w16cex:commentExtensible w16cex:durableId="2B0A6551" w16cex:dateUtc="2024-12-16T13:37:00Z"/>
  <w16cex:commentExtensible w16cex:durableId="2B0A6559" w16cex:dateUtc="2024-12-16T13:37:00Z"/>
  <w16cex:commentExtensible w16cex:durableId="39895EB9" w16cex:dateUtc="2024-12-10T11:36:00Z"/>
  <w16cex:commentExtensible w16cex:durableId="2B0A6F37" w16cex:dateUtc="2024-12-16T14:19:00Z"/>
  <w16cex:commentExtensible w16cex:durableId="1E650F5F" w16cex:dateUtc="2024-12-10T11:37:00Z"/>
  <w16cex:commentExtensible w16cex:durableId="483B1C7A" w16cex:dateUtc="2024-12-10T11:36:00Z"/>
  <w16cex:commentExtensible w16cex:durableId="3BE69445" w16cex:dateUtc="2024-12-10T11:38:00Z"/>
  <w16cex:commentExtensible w16cex:durableId="2C4DEDAA" w16cex:dateUtc="2024-12-10T11:40:00Z"/>
  <w16cex:commentExtensible w16cex:durableId="4C6AEBAE" w16cex:dateUtc="2024-12-10T11:38:00Z"/>
  <w16cex:commentExtensible w16cex:durableId="2B0A6E9C" w16cex:dateUtc="2024-12-16T14:17:00Z"/>
  <w16cex:commentExtensible w16cex:durableId="0A4B755D" w16cex:dateUtc="2024-12-10T11:39:00Z"/>
  <w16cex:commentExtensible w16cex:durableId="2B0A6FAA" w16cex:dateUtc="2024-12-16T14:21:00Z"/>
  <w16cex:commentExtensible w16cex:durableId="57489D70" w16cex:dateUtc="2024-12-10T11:39:00Z"/>
  <w16cex:commentExtensible w16cex:durableId="1C85B6E0" w16cex:dateUtc="2024-12-10T11:40:00Z"/>
  <w16cex:commentExtensible w16cex:durableId="2B0A71D2" w16cex:dateUtc="2024-12-16T14:30:00Z"/>
  <w16cex:commentExtensible w16cex:durableId="01D79DAE" w16cex:dateUtc="2024-12-10T11:42:00Z"/>
  <w16cex:commentExtensible w16cex:durableId="2B0A7287" w16cex:dateUtc="2024-12-10T11:42:00Z"/>
  <w16cex:commentExtensible w16cex:durableId="2B0A728C" w16cex:dateUtc="2024-12-10T11:42:00Z"/>
  <w16cex:commentExtensible w16cex:durableId="2B0A73B6" w16cex:dateUtc="2024-12-16T14:39:00Z"/>
  <w16cex:commentExtensible w16cex:durableId="2B0A72CF" w16cex:dateUtc="2024-12-10T11:42:00Z"/>
  <w16cex:commentExtensible w16cex:durableId="2B0A73AF" w16cex:dateUtc="2024-12-16T14:38:00Z"/>
  <w16cex:commentExtensible w16cex:durableId="7FB1B1B0" w16cex:dateUtc="2024-12-10T11: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D4B1C42" w16cid:durableId="4923BE0C"/>
  <w16cid:commentId w16cid:paraId="1D62C75E" w16cid:durableId="2B0A6551"/>
  <w16cid:commentId w16cid:paraId="69F94472" w16cid:durableId="2B0A6559"/>
  <w16cid:commentId w16cid:paraId="72AFD930" w16cid:durableId="39895EB9"/>
  <w16cid:commentId w16cid:paraId="7317E146" w16cid:durableId="2B0A6F37"/>
  <w16cid:commentId w16cid:paraId="4BA35995" w16cid:durableId="1E650F5F"/>
  <w16cid:commentId w16cid:paraId="5A16EF47" w16cid:durableId="483B1C7A"/>
  <w16cid:commentId w16cid:paraId="7C5C7095" w16cid:durableId="3BE69445"/>
  <w16cid:commentId w16cid:paraId="59162BBD" w16cid:durableId="2C4DEDAA"/>
  <w16cid:commentId w16cid:paraId="711BE573" w16cid:durableId="4C6AEBAE"/>
  <w16cid:commentId w16cid:paraId="07BE41C3" w16cid:durableId="2B0A6E9C"/>
  <w16cid:commentId w16cid:paraId="5E6C0077" w16cid:durableId="0A4B755D"/>
  <w16cid:commentId w16cid:paraId="33F7FDFE" w16cid:durableId="2B0A6FAA"/>
  <w16cid:commentId w16cid:paraId="72EC61E3" w16cid:durableId="57489D70"/>
  <w16cid:commentId w16cid:paraId="086F8487" w16cid:durableId="1C85B6E0"/>
  <w16cid:commentId w16cid:paraId="66258C1F" w16cid:durableId="2B0A71D2"/>
  <w16cid:commentId w16cid:paraId="7EA74B4A" w16cid:durableId="01D79DAE"/>
  <w16cid:commentId w16cid:paraId="204215FF" w16cid:durableId="2B0A7287"/>
  <w16cid:commentId w16cid:paraId="6BBAA6C3" w16cid:durableId="2B0A728C"/>
  <w16cid:commentId w16cid:paraId="74F2875F" w16cid:durableId="2B0A73B6"/>
  <w16cid:commentId w16cid:paraId="168DDC0F" w16cid:durableId="2B0A72CF"/>
  <w16cid:commentId w16cid:paraId="50548355" w16cid:durableId="2B0A73AF"/>
  <w16cid:commentId w16cid:paraId="17AF30BB" w16cid:durableId="7FB1B1B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AF5270" w14:textId="77777777" w:rsidR="00083C44" w:rsidRDefault="00083C44" w:rsidP="00DE3FF8">
      <w:r>
        <w:separator/>
      </w:r>
    </w:p>
  </w:endnote>
  <w:endnote w:type="continuationSeparator" w:id="0">
    <w:p w14:paraId="54376CDE" w14:textId="77777777" w:rsidR="00083C44" w:rsidRDefault="00083C44" w:rsidP="00DE3F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Old English Text MT">
    <w:altName w:val="Old English Text MT"/>
    <w:panose1 w:val="03040902040508030806"/>
    <w:charset w:val="00"/>
    <w:family w:val="script"/>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244CF1" w14:textId="77777777" w:rsidR="00083C44" w:rsidRDefault="00083C44" w:rsidP="00DE3FF8">
      <w:r>
        <w:separator/>
      </w:r>
    </w:p>
  </w:footnote>
  <w:footnote w:type="continuationSeparator" w:id="0">
    <w:p w14:paraId="577E9140" w14:textId="77777777" w:rsidR="00083C44" w:rsidRDefault="00083C44" w:rsidP="00DE3FF8">
      <w:r>
        <w:continuationSeparator/>
      </w:r>
    </w:p>
  </w:footnote>
  <w:footnote w:id="1">
    <w:p w14:paraId="0CAA1C34" w14:textId="2261D7D5" w:rsidR="000138B8" w:rsidRDefault="000138B8">
      <w:pPr>
        <w:pStyle w:val="Textonotapie"/>
      </w:pPr>
      <w:r>
        <w:rPr>
          <w:rStyle w:val="Refdenotaalpie"/>
        </w:rPr>
        <w:footnoteRef/>
      </w:r>
      <w:r>
        <w:t xml:space="preserve"> </w:t>
      </w:r>
      <w:hyperlink r:id="rId1" w:history="1">
        <w:r w:rsidR="00650787" w:rsidRPr="001145A1">
          <w:rPr>
            <w:rStyle w:val="Hipervnculo"/>
          </w:rPr>
          <w:t>https://oss.deltares.nl/web/delft3d</w:t>
        </w:r>
      </w:hyperlink>
      <w:r w:rsidR="00650787">
        <w:t xml:space="preserve"> </w:t>
      </w:r>
    </w:p>
  </w:footnote>
  <w:footnote w:id="2">
    <w:p w14:paraId="71AA5B9B" w14:textId="77E9993B" w:rsidR="000138B8" w:rsidRDefault="000138B8">
      <w:pPr>
        <w:pStyle w:val="Textonotapie"/>
      </w:pPr>
      <w:r>
        <w:rPr>
          <w:rStyle w:val="Refdenotaalpie"/>
        </w:rPr>
        <w:footnoteRef/>
      </w:r>
      <w:r>
        <w:t xml:space="preserve"> </w:t>
      </w:r>
      <w:hyperlink r:id="rId2" w:history="1">
        <w:r w:rsidR="00650787" w:rsidRPr="001145A1">
          <w:rPr>
            <w:rStyle w:val="Hipervnculo"/>
          </w:rPr>
          <w:t>https://www.dhigroup.com/technologies/mikepoweredbydhi</w:t>
        </w:r>
      </w:hyperlink>
      <w:r w:rsidR="00650787">
        <w:t xml:space="preserve"> </w:t>
      </w:r>
    </w:p>
  </w:footnote>
  <w:footnote w:id="3">
    <w:p w14:paraId="46E905C9" w14:textId="36BA551F" w:rsidR="00650787" w:rsidRDefault="00650787">
      <w:pPr>
        <w:pStyle w:val="Textonotapie"/>
      </w:pPr>
      <w:r>
        <w:rPr>
          <w:rStyle w:val="Refdenotaalpie"/>
        </w:rPr>
        <w:footnoteRef/>
      </w:r>
      <w:r>
        <w:t xml:space="preserve"> </w:t>
      </w:r>
      <w:hyperlink r:id="rId3" w:history="1">
        <w:r w:rsidRPr="001145A1">
          <w:rPr>
            <w:rStyle w:val="Hipervnculo"/>
          </w:rPr>
          <w:t>https://oss.deltares.nl/web/xbeach/</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63FE6"/>
    <w:multiLevelType w:val="multilevel"/>
    <w:tmpl w:val="4036EA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8726BC"/>
    <w:multiLevelType w:val="multilevel"/>
    <w:tmpl w:val="AEDA6736"/>
    <w:lvl w:ilvl="0">
      <w:start w:val="1"/>
      <w:numFmt w:val="decimal"/>
      <w:lvlText w:val="%1"/>
      <w:lvlJc w:val="left"/>
      <w:pPr>
        <w:ind w:left="405" w:hanging="405"/>
      </w:pPr>
      <w:rPr>
        <w:rFonts w:hint="default"/>
      </w:rPr>
    </w:lvl>
    <w:lvl w:ilvl="1">
      <w:start w:val="1"/>
      <w:numFmt w:val="decimal"/>
      <w:pStyle w:val="Ttulo2"/>
      <w:lvlText w:val="%1.%2"/>
      <w:lvlJc w:val="left"/>
      <w:pPr>
        <w:ind w:left="405" w:hanging="405"/>
      </w:pPr>
      <w:rPr>
        <w:rFonts w:hint="default"/>
      </w:rPr>
    </w:lvl>
    <w:lvl w:ilvl="2">
      <w:start w:val="1"/>
      <w:numFmt w:val="decimal"/>
      <w:pStyle w:val="Ttulo3"/>
      <w:lvlText w:val="%1.%2.%3"/>
      <w:lvlJc w:val="left"/>
      <w:pPr>
        <w:ind w:left="1287" w:hanging="720"/>
      </w:pPr>
      <w:rPr>
        <w:rFonts w:hint="default"/>
      </w:rPr>
    </w:lvl>
    <w:lvl w:ilvl="3">
      <w:start w:val="1"/>
      <w:numFmt w:val="decimal"/>
      <w:lvlText w:val="%1.%2.%3.%4"/>
      <w:lvlJc w:val="left"/>
      <w:pPr>
        <w:ind w:left="1260" w:hanging="108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740" w:hanging="144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2220" w:hanging="1800"/>
      </w:pPr>
      <w:rPr>
        <w:rFonts w:hint="default"/>
      </w:rPr>
    </w:lvl>
    <w:lvl w:ilvl="8">
      <w:start w:val="1"/>
      <w:numFmt w:val="decimal"/>
      <w:lvlText w:val="%1.%2.%3.%4.%5.%6.%7.%8.%9"/>
      <w:lvlJc w:val="left"/>
      <w:pPr>
        <w:ind w:left="2280" w:hanging="1800"/>
      </w:pPr>
      <w:rPr>
        <w:rFonts w:hint="default"/>
      </w:rPr>
    </w:lvl>
  </w:abstractNum>
  <w:abstractNum w:abstractNumId="2" w15:restartNumberingAfterBreak="0">
    <w:nsid w:val="1A01540F"/>
    <w:multiLevelType w:val="hybridMultilevel"/>
    <w:tmpl w:val="25CA3840"/>
    <w:lvl w:ilvl="0" w:tplc="48461658">
      <w:start w:val="1"/>
      <w:numFmt w:val="bullet"/>
      <w:lvlText w:val=""/>
      <w:lvlJc w:val="left"/>
      <w:pPr>
        <w:ind w:left="1440" w:hanging="360"/>
      </w:pPr>
      <w:rPr>
        <w:rFonts w:ascii="Wingdings" w:hAnsi="Wingdings" w:hint="default"/>
        <w:b/>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3" w15:restartNumberingAfterBreak="0">
    <w:nsid w:val="1CD309AB"/>
    <w:multiLevelType w:val="multilevel"/>
    <w:tmpl w:val="44E0D368"/>
    <w:lvl w:ilvl="0">
      <w:start w:val="1"/>
      <w:numFmt w:val="decimal"/>
      <w:lvlText w:val="%1."/>
      <w:lvlJc w:val="left"/>
      <w:pPr>
        <w:ind w:left="720" w:hanging="360"/>
      </w:pPr>
    </w:lvl>
    <w:lvl w:ilvl="1">
      <w:start w:val="1"/>
      <w:numFmt w:val="decimal"/>
      <w:isLgl/>
      <w:lvlText w:val="%1.%2"/>
      <w:lvlJc w:val="left"/>
      <w:pPr>
        <w:ind w:left="1065" w:hanging="525"/>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98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70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420" w:hanging="1800"/>
      </w:pPr>
      <w:rPr>
        <w:rFonts w:hint="default"/>
      </w:rPr>
    </w:lvl>
    <w:lvl w:ilvl="8">
      <w:start w:val="1"/>
      <w:numFmt w:val="decimal"/>
      <w:isLgl/>
      <w:lvlText w:val="%1.%2.%3.%4.%5.%6.%7.%8.%9"/>
      <w:lvlJc w:val="left"/>
      <w:pPr>
        <w:ind w:left="3600" w:hanging="1800"/>
      </w:pPr>
      <w:rPr>
        <w:rFonts w:hint="default"/>
      </w:rPr>
    </w:lvl>
  </w:abstractNum>
  <w:abstractNum w:abstractNumId="4" w15:restartNumberingAfterBreak="0">
    <w:nsid w:val="1F897B9D"/>
    <w:multiLevelType w:val="hybridMultilevel"/>
    <w:tmpl w:val="0E5AE3C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5" w15:restartNumberingAfterBreak="0">
    <w:nsid w:val="230C3009"/>
    <w:multiLevelType w:val="hybridMultilevel"/>
    <w:tmpl w:val="277E6C2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25266178"/>
    <w:multiLevelType w:val="multilevel"/>
    <w:tmpl w:val="FA48698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7E077E0"/>
    <w:multiLevelType w:val="hybridMultilevel"/>
    <w:tmpl w:val="4BDA735C"/>
    <w:lvl w:ilvl="0" w:tplc="0C0A0009">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951521A"/>
    <w:multiLevelType w:val="hybridMultilevel"/>
    <w:tmpl w:val="027CC21A"/>
    <w:lvl w:ilvl="0" w:tplc="0C0A000F">
      <w:start w:val="1"/>
      <w:numFmt w:val="decimal"/>
      <w:lvlText w:val="%1."/>
      <w:lvlJc w:val="left"/>
      <w:pPr>
        <w:ind w:left="780" w:hanging="360"/>
      </w:pPr>
    </w:lvl>
    <w:lvl w:ilvl="1" w:tplc="0C0A0019" w:tentative="1">
      <w:start w:val="1"/>
      <w:numFmt w:val="lowerLetter"/>
      <w:lvlText w:val="%2."/>
      <w:lvlJc w:val="left"/>
      <w:pPr>
        <w:ind w:left="1500" w:hanging="360"/>
      </w:pPr>
    </w:lvl>
    <w:lvl w:ilvl="2" w:tplc="0C0A001B" w:tentative="1">
      <w:start w:val="1"/>
      <w:numFmt w:val="lowerRoman"/>
      <w:lvlText w:val="%3."/>
      <w:lvlJc w:val="right"/>
      <w:pPr>
        <w:ind w:left="2220" w:hanging="180"/>
      </w:pPr>
    </w:lvl>
    <w:lvl w:ilvl="3" w:tplc="0C0A000F" w:tentative="1">
      <w:start w:val="1"/>
      <w:numFmt w:val="decimal"/>
      <w:lvlText w:val="%4."/>
      <w:lvlJc w:val="left"/>
      <w:pPr>
        <w:ind w:left="2940" w:hanging="360"/>
      </w:pPr>
    </w:lvl>
    <w:lvl w:ilvl="4" w:tplc="0C0A0019" w:tentative="1">
      <w:start w:val="1"/>
      <w:numFmt w:val="lowerLetter"/>
      <w:lvlText w:val="%5."/>
      <w:lvlJc w:val="left"/>
      <w:pPr>
        <w:ind w:left="3660" w:hanging="360"/>
      </w:pPr>
    </w:lvl>
    <w:lvl w:ilvl="5" w:tplc="0C0A001B" w:tentative="1">
      <w:start w:val="1"/>
      <w:numFmt w:val="lowerRoman"/>
      <w:lvlText w:val="%6."/>
      <w:lvlJc w:val="right"/>
      <w:pPr>
        <w:ind w:left="4380" w:hanging="180"/>
      </w:pPr>
    </w:lvl>
    <w:lvl w:ilvl="6" w:tplc="0C0A000F" w:tentative="1">
      <w:start w:val="1"/>
      <w:numFmt w:val="decimal"/>
      <w:lvlText w:val="%7."/>
      <w:lvlJc w:val="left"/>
      <w:pPr>
        <w:ind w:left="5100" w:hanging="360"/>
      </w:pPr>
    </w:lvl>
    <w:lvl w:ilvl="7" w:tplc="0C0A0019" w:tentative="1">
      <w:start w:val="1"/>
      <w:numFmt w:val="lowerLetter"/>
      <w:lvlText w:val="%8."/>
      <w:lvlJc w:val="left"/>
      <w:pPr>
        <w:ind w:left="5820" w:hanging="360"/>
      </w:pPr>
    </w:lvl>
    <w:lvl w:ilvl="8" w:tplc="0C0A001B" w:tentative="1">
      <w:start w:val="1"/>
      <w:numFmt w:val="lowerRoman"/>
      <w:lvlText w:val="%9."/>
      <w:lvlJc w:val="right"/>
      <w:pPr>
        <w:ind w:left="6540" w:hanging="180"/>
      </w:pPr>
    </w:lvl>
  </w:abstractNum>
  <w:abstractNum w:abstractNumId="9" w15:restartNumberingAfterBreak="0">
    <w:nsid w:val="2BA932A3"/>
    <w:multiLevelType w:val="hybridMultilevel"/>
    <w:tmpl w:val="AF6406D2"/>
    <w:lvl w:ilvl="0" w:tplc="0C0A0001">
      <w:start w:val="1"/>
      <w:numFmt w:val="bullet"/>
      <w:lvlText w:val=""/>
      <w:lvlJc w:val="left"/>
      <w:pPr>
        <w:ind w:left="927" w:hanging="360"/>
      </w:pPr>
      <w:rPr>
        <w:rFonts w:ascii="Symbol" w:hAnsi="Symbol" w:hint="default"/>
      </w:rPr>
    </w:lvl>
    <w:lvl w:ilvl="1" w:tplc="0C0A0003" w:tentative="1">
      <w:start w:val="1"/>
      <w:numFmt w:val="bullet"/>
      <w:lvlText w:val="o"/>
      <w:lvlJc w:val="left"/>
      <w:pPr>
        <w:ind w:left="1647" w:hanging="360"/>
      </w:pPr>
      <w:rPr>
        <w:rFonts w:ascii="Courier New" w:hAnsi="Courier New" w:cs="Courier New" w:hint="default"/>
      </w:rPr>
    </w:lvl>
    <w:lvl w:ilvl="2" w:tplc="0C0A0005" w:tentative="1">
      <w:start w:val="1"/>
      <w:numFmt w:val="bullet"/>
      <w:lvlText w:val=""/>
      <w:lvlJc w:val="left"/>
      <w:pPr>
        <w:ind w:left="2367" w:hanging="360"/>
      </w:pPr>
      <w:rPr>
        <w:rFonts w:ascii="Wingdings" w:hAnsi="Wingdings" w:hint="default"/>
      </w:rPr>
    </w:lvl>
    <w:lvl w:ilvl="3" w:tplc="0C0A0001" w:tentative="1">
      <w:start w:val="1"/>
      <w:numFmt w:val="bullet"/>
      <w:lvlText w:val=""/>
      <w:lvlJc w:val="left"/>
      <w:pPr>
        <w:ind w:left="3087" w:hanging="360"/>
      </w:pPr>
      <w:rPr>
        <w:rFonts w:ascii="Symbol" w:hAnsi="Symbol" w:hint="default"/>
      </w:rPr>
    </w:lvl>
    <w:lvl w:ilvl="4" w:tplc="0C0A0003" w:tentative="1">
      <w:start w:val="1"/>
      <w:numFmt w:val="bullet"/>
      <w:lvlText w:val="o"/>
      <w:lvlJc w:val="left"/>
      <w:pPr>
        <w:ind w:left="3807" w:hanging="360"/>
      </w:pPr>
      <w:rPr>
        <w:rFonts w:ascii="Courier New" w:hAnsi="Courier New" w:cs="Courier New" w:hint="default"/>
      </w:rPr>
    </w:lvl>
    <w:lvl w:ilvl="5" w:tplc="0C0A0005" w:tentative="1">
      <w:start w:val="1"/>
      <w:numFmt w:val="bullet"/>
      <w:lvlText w:val=""/>
      <w:lvlJc w:val="left"/>
      <w:pPr>
        <w:ind w:left="4527" w:hanging="360"/>
      </w:pPr>
      <w:rPr>
        <w:rFonts w:ascii="Wingdings" w:hAnsi="Wingdings" w:hint="default"/>
      </w:rPr>
    </w:lvl>
    <w:lvl w:ilvl="6" w:tplc="0C0A0001" w:tentative="1">
      <w:start w:val="1"/>
      <w:numFmt w:val="bullet"/>
      <w:lvlText w:val=""/>
      <w:lvlJc w:val="left"/>
      <w:pPr>
        <w:ind w:left="5247" w:hanging="360"/>
      </w:pPr>
      <w:rPr>
        <w:rFonts w:ascii="Symbol" w:hAnsi="Symbol" w:hint="default"/>
      </w:rPr>
    </w:lvl>
    <w:lvl w:ilvl="7" w:tplc="0C0A0003" w:tentative="1">
      <w:start w:val="1"/>
      <w:numFmt w:val="bullet"/>
      <w:lvlText w:val="o"/>
      <w:lvlJc w:val="left"/>
      <w:pPr>
        <w:ind w:left="5967" w:hanging="360"/>
      </w:pPr>
      <w:rPr>
        <w:rFonts w:ascii="Courier New" w:hAnsi="Courier New" w:cs="Courier New" w:hint="default"/>
      </w:rPr>
    </w:lvl>
    <w:lvl w:ilvl="8" w:tplc="0C0A0005" w:tentative="1">
      <w:start w:val="1"/>
      <w:numFmt w:val="bullet"/>
      <w:lvlText w:val=""/>
      <w:lvlJc w:val="left"/>
      <w:pPr>
        <w:ind w:left="6687" w:hanging="360"/>
      </w:pPr>
      <w:rPr>
        <w:rFonts w:ascii="Wingdings" w:hAnsi="Wingdings" w:hint="default"/>
      </w:rPr>
    </w:lvl>
  </w:abstractNum>
  <w:abstractNum w:abstractNumId="10" w15:restartNumberingAfterBreak="0">
    <w:nsid w:val="380E3741"/>
    <w:multiLevelType w:val="hybridMultilevel"/>
    <w:tmpl w:val="F1ACFEE2"/>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1" w15:restartNumberingAfterBreak="0">
    <w:nsid w:val="3B3643C0"/>
    <w:multiLevelType w:val="hybridMultilevel"/>
    <w:tmpl w:val="B0204FDE"/>
    <w:lvl w:ilvl="0" w:tplc="0C0A0009">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425621FD"/>
    <w:multiLevelType w:val="multilevel"/>
    <w:tmpl w:val="BB0E7AE8"/>
    <w:lvl w:ilvl="0">
      <w:start w:val="2"/>
      <w:numFmt w:val="decimal"/>
      <w:lvlText w:val="%1."/>
      <w:lvlJc w:val="left"/>
      <w:pPr>
        <w:ind w:left="390" w:hanging="390"/>
      </w:pPr>
    </w:lvl>
    <w:lvl w:ilvl="1">
      <w:start w:val="1"/>
      <w:numFmt w:val="decimal"/>
      <w:lvlText w:val="%1.%2."/>
      <w:lvlJc w:val="left"/>
      <w:pPr>
        <w:ind w:left="720" w:hanging="720"/>
      </w:pPr>
    </w:lvl>
    <w:lvl w:ilvl="2">
      <w:start w:val="1"/>
      <w:numFmt w:val="decimal"/>
      <w:lvlText w:val="%1.%2.%3."/>
      <w:lvlJc w:val="left"/>
      <w:pPr>
        <w:ind w:left="720" w:hanging="720"/>
      </w:pPr>
      <w:rPr>
        <w:b w:val="0"/>
      </w:rPr>
    </w:lvl>
    <w:lvl w:ilvl="3">
      <w:start w:val="1"/>
      <w:numFmt w:val="decimal"/>
      <w:lvlText w:val="%1.%2.%3.%4."/>
      <w:lvlJc w:val="left"/>
      <w:pPr>
        <w:ind w:left="1080" w:hanging="1080"/>
      </w:pPr>
      <w:rPr>
        <w:b w:val="0"/>
        <w:bCs/>
      </w:r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3" w15:restartNumberingAfterBreak="0">
    <w:nsid w:val="4CDC4D36"/>
    <w:multiLevelType w:val="hybridMultilevel"/>
    <w:tmpl w:val="A4DC3A2E"/>
    <w:lvl w:ilvl="0" w:tplc="518E18F8">
      <w:start w:val="1"/>
      <w:numFmt w:val="bullet"/>
      <w:pStyle w:val="Ttulo4"/>
      <w:lvlText w:val=""/>
      <w:lvlJc w:val="left"/>
      <w:pPr>
        <w:ind w:left="927" w:hanging="360"/>
      </w:pPr>
      <w:rPr>
        <w:rFonts w:ascii="Symbol" w:hAnsi="Symbol" w:hint="default"/>
      </w:rPr>
    </w:lvl>
    <w:lvl w:ilvl="1" w:tplc="0C0A0003" w:tentative="1">
      <w:start w:val="1"/>
      <w:numFmt w:val="bullet"/>
      <w:lvlText w:val="o"/>
      <w:lvlJc w:val="left"/>
      <w:pPr>
        <w:ind w:left="1647" w:hanging="360"/>
      </w:pPr>
      <w:rPr>
        <w:rFonts w:ascii="Courier New" w:hAnsi="Courier New" w:cs="Courier New" w:hint="default"/>
      </w:rPr>
    </w:lvl>
    <w:lvl w:ilvl="2" w:tplc="0C0A0005" w:tentative="1">
      <w:start w:val="1"/>
      <w:numFmt w:val="bullet"/>
      <w:lvlText w:val=""/>
      <w:lvlJc w:val="left"/>
      <w:pPr>
        <w:ind w:left="2367" w:hanging="360"/>
      </w:pPr>
      <w:rPr>
        <w:rFonts w:ascii="Wingdings" w:hAnsi="Wingdings" w:hint="default"/>
      </w:rPr>
    </w:lvl>
    <w:lvl w:ilvl="3" w:tplc="0C0A0001" w:tentative="1">
      <w:start w:val="1"/>
      <w:numFmt w:val="bullet"/>
      <w:lvlText w:val=""/>
      <w:lvlJc w:val="left"/>
      <w:pPr>
        <w:ind w:left="3087" w:hanging="360"/>
      </w:pPr>
      <w:rPr>
        <w:rFonts w:ascii="Symbol" w:hAnsi="Symbol" w:hint="default"/>
      </w:rPr>
    </w:lvl>
    <w:lvl w:ilvl="4" w:tplc="0C0A0003" w:tentative="1">
      <w:start w:val="1"/>
      <w:numFmt w:val="bullet"/>
      <w:lvlText w:val="o"/>
      <w:lvlJc w:val="left"/>
      <w:pPr>
        <w:ind w:left="3807" w:hanging="360"/>
      </w:pPr>
      <w:rPr>
        <w:rFonts w:ascii="Courier New" w:hAnsi="Courier New" w:cs="Courier New" w:hint="default"/>
      </w:rPr>
    </w:lvl>
    <w:lvl w:ilvl="5" w:tplc="0C0A0005" w:tentative="1">
      <w:start w:val="1"/>
      <w:numFmt w:val="bullet"/>
      <w:lvlText w:val=""/>
      <w:lvlJc w:val="left"/>
      <w:pPr>
        <w:ind w:left="4527" w:hanging="360"/>
      </w:pPr>
      <w:rPr>
        <w:rFonts w:ascii="Wingdings" w:hAnsi="Wingdings" w:hint="default"/>
      </w:rPr>
    </w:lvl>
    <w:lvl w:ilvl="6" w:tplc="0C0A0001" w:tentative="1">
      <w:start w:val="1"/>
      <w:numFmt w:val="bullet"/>
      <w:lvlText w:val=""/>
      <w:lvlJc w:val="left"/>
      <w:pPr>
        <w:ind w:left="5247" w:hanging="360"/>
      </w:pPr>
      <w:rPr>
        <w:rFonts w:ascii="Symbol" w:hAnsi="Symbol" w:hint="default"/>
      </w:rPr>
    </w:lvl>
    <w:lvl w:ilvl="7" w:tplc="0C0A0003" w:tentative="1">
      <w:start w:val="1"/>
      <w:numFmt w:val="bullet"/>
      <w:lvlText w:val="o"/>
      <w:lvlJc w:val="left"/>
      <w:pPr>
        <w:ind w:left="5967" w:hanging="360"/>
      </w:pPr>
      <w:rPr>
        <w:rFonts w:ascii="Courier New" w:hAnsi="Courier New" w:cs="Courier New" w:hint="default"/>
      </w:rPr>
    </w:lvl>
    <w:lvl w:ilvl="8" w:tplc="0C0A0005" w:tentative="1">
      <w:start w:val="1"/>
      <w:numFmt w:val="bullet"/>
      <w:lvlText w:val=""/>
      <w:lvlJc w:val="left"/>
      <w:pPr>
        <w:ind w:left="6687" w:hanging="360"/>
      </w:pPr>
      <w:rPr>
        <w:rFonts w:ascii="Wingdings" w:hAnsi="Wingdings" w:hint="default"/>
      </w:rPr>
    </w:lvl>
  </w:abstractNum>
  <w:abstractNum w:abstractNumId="14" w15:restartNumberingAfterBreak="0">
    <w:nsid w:val="50AD4D7E"/>
    <w:multiLevelType w:val="hybridMultilevel"/>
    <w:tmpl w:val="29B0C2E0"/>
    <w:lvl w:ilvl="0" w:tplc="48461658">
      <w:start w:val="1"/>
      <w:numFmt w:val="bullet"/>
      <w:lvlText w:val=""/>
      <w:lvlJc w:val="left"/>
      <w:pPr>
        <w:ind w:left="1440" w:hanging="360"/>
      </w:pPr>
      <w:rPr>
        <w:rFonts w:ascii="Wingdings" w:hAnsi="Wingdings" w:hint="default"/>
        <w:b/>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5" w15:restartNumberingAfterBreak="0">
    <w:nsid w:val="52DE4563"/>
    <w:multiLevelType w:val="hybridMultilevel"/>
    <w:tmpl w:val="50A2DC5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59357C29"/>
    <w:multiLevelType w:val="hybridMultilevel"/>
    <w:tmpl w:val="A00C5C94"/>
    <w:lvl w:ilvl="0" w:tplc="0C0A0009">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7" w15:restartNumberingAfterBreak="0">
    <w:nsid w:val="5B756C52"/>
    <w:multiLevelType w:val="multilevel"/>
    <w:tmpl w:val="2962E4C6"/>
    <w:lvl w:ilvl="0">
      <w:start w:val="1"/>
      <w:numFmt w:val="decimal"/>
      <w:lvlText w:val="%1."/>
      <w:lvlJc w:val="left"/>
      <w:pPr>
        <w:ind w:left="390" w:hanging="390"/>
      </w:pPr>
    </w:lvl>
    <w:lvl w:ilvl="1">
      <w:start w:val="1"/>
      <w:numFmt w:val="decimal"/>
      <w:lvlText w:val="%1.%2."/>
      <w:lvlJc w:val="left"/>
      <w:pPr>
        <w:ind w:left="720" w:hanging="720"/>
      </w:pPr>
    </w:lvl>
    <w:lvl w:ilvl="2">
      <w:start w:val="1"/>
      <w:numFmt w:val="decimal"/>
      <w:lvlText w:val="%1.%2.%3."/>
      <w:lvlJc w:val="left"/>
      <w:pPr>
        <w:ind w:left="720" w:hanging="720"/>
      </w:pPr>
      <w:rPr>
        <w:b w:val="0"/>
      </w:rPr>
    </w:lvl>
    <w:lvl w:ilvl="3">
      <w:start w:val="1"/>
      <w:numFmt w:val="decimal"/>
      <w:lvlText w:val="%1.%2.%3.%4."/>
      <w:lvlJc w:val="left"/>
      <w:pPr>
        <w:ind w:left="1080" w:hanging="1080"/>
      </w:pPr>
      <w:rPr>
        <w:b w:val="0"/>
      </w:r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8" w15:restartNumberingAfterBreak="0">
    <w:nsid w:val="66B2170A"/>
    <w:multiLevelType w:val="multilevel"/>
    <w:tmpl w:val="44E0D368"/>
    <w:lvl w:ilvl="0">
      <w:start w:val="1"/>
      <w:numFmt w:val="decimal"/>
      <w:lvlText w:val="%1."/>
      <w:lvlJc w:val="left"/>
      <w:pPr>
        <w:ind w:left="720" w:hanging="360"/>
      </w:pPr>
    </w:lvl>
    <w:lvl w:ilvl="1">
      <w:start w:val="1"/>
      <w:numFmt w:val="decimal"/>
      <w:isLgl/>
      <w:lvlText w:val="%1.%2"/>
      <w:lvlJc w:val="left"/>
      <w:pPr>
        <w:ind w:left="1065" w:hanging="525"/>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98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70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420" w:hanging="1800"/>
      </w:pPr>
      <w:rPr>
        <w:rFonts w:hint="default"/>
      </w:rPr>
    </w:lvl>
    <w:lvl w:ilvl="8">
      <w:start w:val="1"/>
      <w:numFmt w:val="decimal"/>
      <w:isLgl/>
      <w:lvlText w:val="%1.%2.%3.%4.%5.%6.%7.%8.%9"/>
      <w:lvlJc w:val="left"/>
      <w:pPr>
        <w:ind w:left="3600" w:hanging="1800"/>
      </w:pPr>
      <w:rPr>
        <w:rFonts w:hint="default"/>
      </w:rPr>
    </w:lvl>
  </w:abstractNum>
  <w:abstractNum w:abstractNumId="19" w15:restartNumberingAfterBreak="0">
    <w:nsid w:val="678D4A83"/>
    <w:multiLevelType w:val="hybridMultilevel"/>
    <w:tmpl w:val="8D66037A"/>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0" w15:restartNumberingAfterBreak="0">
    <w:nsid w:val="71871229"/>
    <w:multiLevelType w:val="multilevel"/>
    <w:tmpl w:val="6D2004F0"/>
    <w:lvl w:ilvl="0">
      <w:start w:val="1"/>
      <w:numFmt w:val="bullet"/>
      <w:lvlText w:val=""/>
      <w:lvlJc w:val="left"/>
      <w:pPr>
        <w:tabs>
          <w:tab w:val="num" w:pos="720"/>
        </w:tabs>
        <w:ind w:left="720" w:hanging="360"/>
      </w:pPr>
      <w:rPr>
        <w:rFonts w:ascii="Wingdings" w:hAnsi="Wingdings" w:hint="default"/>
        <w:b/>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34C0CB8"/>
    <w:multiLevelType w:val="multilevel"/>
    <w:tmpl w:val="6D2004F0"/>
    <w:lvl w:ilvl="0">
      <w:start w:val="1"/>
      <w:numFmt w:val="bullet"/>
      <w:lvlText w:val=""/>
      <w:lvlJc w:val="left"/>
      <w:pPr>
        <w:tabs>
          <w:tab w:val="num" w:pos="720"/>
        </w:tabs>
        <w:ind w:left="720" w:hanging="360"/>
      </w:pPr>
      <w:rPr>
        <w:rFonts w:ascii="Wingdings" w:hAnsi="Wingdings" w:hint="default"/>
        <w:b/>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54E7517"/>
    <w:multiLevelType w:val="hybridMultilevel"/>
    <w:tmpl w:val="6DB8A8AA"/>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3" w15:restartNumberingAfterBreak="0">
    <w:nsid w:val="765860BC"/>
    <w:multiLevelType w:val="hybridMultilevel"/>
    <w:tmpl w:val="9A72A908"/>
    <w:lvl w:ilvl="0" w:tplc="0C0A0009">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4" w15:restartNumberingAfterBreak="0">
    <w:nsid w:val="7B6C409F"/>
    <w:multiLevelType w:val="multilevel"/>
    <w:tmpl w:val="AA783774"/>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7F8E4BFE"/>
    <w:multiLevelType w:val="hybridMultilevel"/>
    <w:tmpl w:val="9500A0FE"/>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num w:numId="1">
    <w:abstractNumId w:val="25"/>
  </w:num>
  <w:num w:numId="2">
    <w:abstractNumId w:val="23"/>
  </w:num>
  <w:num w:numId="3">
    <w:abstractNumId w:val="0"/>
  </w:num>
  <w:num w:numId="4">
    <w:abstractNumId w:val="24"/>
  </w:num>
  <w:num w:numId="5">
    <w:abstractNumId w:val="16"/>
  </w:num>
  <w:num w:numId="6">
    <w:abstractNumId w:val="14"/>
  </w:num>
  <w:num w:numId="7">
    <w:abstractNumId w:val="6"/>
  </w:num>
  <w:num w:numId="8">
    <w:abstractNumId w:val="21"/>
  </w:num>
  <w:num w:numId="9">
    <w:abstractNumId w:val="20"/>
  </w:num>
  <w:num w:numId="10">
    <w:abstractNumId w:val="2"/>
  </w:num>
  <w:num w:numId="11">
    <w:abstractNumId w:val="5"/>
  </w:num>
  <w:num w:numId="12">
    <w:abstractNumId w:val="3"/>
  </w:num>
  <w:num w:numId="13">
    <w:abstractNumId w:val="18"/>
  </w:num>
  <w:num w:numId="14">
    <w:abstractNumId w:val="1"/>
  </w:num>
  <w:num w:numId="15">
    <w:abstractNumId w:val="9"/>
  </w:num>
  <w:num w:numId="16">
    <w:abstractNumId w:val="13"/>
  </w:num>
  <w:num w:numId="17">
    <w:abstractNumId w:val="15"/>
  </w:num>
  <w:num w:numId="18">
    <w:abstractNumId w:val="8"/>
  </w:num>
  <w:num w:numId="19">
    <w:abstractNumId w:val="11"/>
  </w:num>
  <w:num w:numId="20">
    <w:abstractNumId w:val="7"/>
  </w:num>
  <w:num w:numId="2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2"/>
  </w:num>
  <w:num w:numId="23">
    <w:abstractNumId w:val="22"/>
  </w:num>
  <w:num w:numId="24">
    <w:abstractNumId w:val="19"/>
  </w:num>
  <w:num w:numId="25">
    <w:abstractNumId w:val="10"/>
  </w:num>
  <w:num w:numId="2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ionis">
    <w15:presenceInfo w15:providerId="None" w15:userId="Dionis"/>
  </w15:person>
  <w15:person w15:author="TitoCode">
    <w15:presenceInfo w15:providerId="None" w15:userId="TitoCo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B0659"/>
    <w:rsid w:val="000138B8"/>
    <w:rsid w:val="00026F9E"/>
    <w:rsid w:val="00036C9D"/>
    <w:rsid w:val="000517C8"/>
    <w:rsid w:val="0005388F"/>
    <w:rsid w:val="00083C44"/>
    <w:rsid w:val="00084212"/>
    <w:rsid w:val="000B68BD"/>
    <w:rsid w:val="000D487F"/>
    <w:rsid w:val="00102814"/>
    <w:rsid w:val="00106BDA"/>
    <w:rsid w:val="00116EA3"/>
    <w:rsid w:val="00142464"/>
    <w:rsid w:val="00153B86"/>
    <w:rsid w:val="00155CA0"/>
    <w:rsid w:val="00162BFB"/>
    <w:rsid w:val="0016370C"/>
    <w:rsid w:val="001A45FA"/>
    <w:rsid w:val="001A4631"/>
    <w:rsid w:val="001B6AC5"/>
    <w:rsid w:val="001F4489"/>
    <w:rsid w:val="00204095"/>
    <w:rsid w:val="002108C5"/>
    <w:rsid w:val="00211E73"/>
    <w:rsid w:val="002215C7"/>
    <w:rsid w:val="002245E0"/>
    <w:rsid w:val="002261A7"/>
    <w:rsid w:val="002578BB"/>
    <w:rsid w:val="0028289D"/>
    <w:rsid w:val="002876DE"/>
    <w:rsid w:val="002E1965"/>
    <w:rsid w:val="002F5F77"/>
    <w:rsid w:val="00327765"/>
    <w:rsid w:val="00344D59"/>
    <w:rsid w:val="00350D81"/>
    <w:rsid w:val="00380AD5"/>
    <w:rsid w:val="003A2C26"/>
    <w:rsid w:val="003A44D8"/>
    <w:rsid w:val="003C3087"/>
    <w:rsid w:val="003D5ED7"/>
    <w:rsid w:val="003E2BBF"/>
    <w:rsid w:val="003E2D34"/>
    <w:rsid w:val="00405B13"/>
    <w:rsid w:val="00407644"/>
    <w:rsid w:val="00407C74"/>
    <w:rsid w:val="00410981"/>
    <w:rsid w:val="00435D08"/>
    <w:rsid w:val="00483C7C"/>
    <w:rsid w:val="0049574B"/>
    <w:rsid w:val="004B2A49"/>
    <w:rsid w:val="004B5344"/>
    <w:rsid w:val="004C0DC3"/>
    <w:rsid w:val="004E3821"/>
    <w:rsid w:val="00512F16"/>
    <w:rsid w:val="0054533F"/>
    <w:rsid w:val="0055004D"/>
    <w:rsid w:val="005545B2"/>
    <w:rsid w:val="005552D6"/>
    <w:rsid w:val="00560BA3"/>
    <w:rsid w:val="00577BE2"/>
    <w:rsid w:val="00585425"/>
    <w:rsid w:val="005C1A08"/>
    <w:rsid w:val="00621B44"/>
    <w:rsid w:val="00636540"/>
    <w:rsid w:val="00650787"/>
    <w:rsid w:val="00650B35"/>
    <w:rsid w:val="00664108"/>
    <w:rsid w:val="00665892"/>
    <w:rsid w:val="00680710"/>
    <w:rsid w:val="006B7649"/>
    <w:rsid w:val="006C05C3"/>
    <w:rsid w:val="006D1030"/>
    <w:rsid w:val="006D4971"/>
    <w:rsid w:val="006E2D14"/>
    <w:rsid w:val="006F5E9E"/>
    <w:rsid w:val="00700A3C"/>
    <w:rsid w:val="0073176E"/>
    <w:rsid w:val="00743877"/>
    <w:rsid w:val="0075228F"/>
    <w:rsid w:val="00762F24"/>
    <w:rsid w:val="007644B8"/>
    <w:rsid w:val="007B4593"/>
    <w:rsid w:val="007D0325"/>
    <w:rsid w:val="007D13A1"/>
    <w:rsid w:val="007D1FBE"/>
    <w:rsid w:val="007F572D"/>
    <w:rsid w:val="0080138F"/>
    <w:rsid w:val="00806B2B"/>
    <w:rsid w:val="00826815"/>
    <w:rsid w:val="00835055"/>
    <w:rsid w:val="0086701D"/>
    <w:rsid w:val="00867990"/>
    <w:rsid w:val="00892F5B"/>
    <w:rsid w:val="008944CC"/>
    <w:rsid w:val="008A34E4"/>
    <w:rsid w:val="008B3A94"/>
    <w:rsid w:val="008C6B9F"/>
    <w:rsid w:val="008F2BCC"/>
    <w:rsid w:val="0090456B"/>
    <w:rsid w:val="00912645"/>
    <w:rsid w:val="0092063A"/>
    <w:rsid w:val="00922188"/>
    <w:rsid w:val="00937A5F"/>
    <w:rsid w:val="009452EE"/>
    <w:rsid w:val="00950A12"/>
    <w:rsid w:val="00953D8D"/>
    <w:rsid w:val="009A70F6"/>
    <w:rsid w:val="009B0659"/>
    <w:rsid w:val="009B40DF"/>
    <w:rsid w:val="009C1C71"/>
    <w:rsid w:val="009C5BA6"/>
    <w:rsid w:val="009D5F16"/>
    <w:rsid w:val="00A037B1"/>
    <w:rsid w:val="00A041F1"/>
    <w:rsid w:val="00A11475"/>
    <w:rsid w:val="00A54CEB"/>
    <w:rsid w:val="00AA0D6D"/>
    <w:rsid w:val="00AE23D9"/>
    <w:rsid w:val="00AF18FE"/>
    <w:rsid w:val="00B01E9A"/>
    <w:rsid w:val="00B55E56"/>
    <w:rsid w:val="00B9289B"/>
    <w:rsid w:val="00BB0AC7"/>
    <w:rsid w:val="00BE28A3"/>
    <w:rsid w:val="00BE2A66"/>
    <w:rsid w:val="00C14B12"/>
    <w:rsid w:val="00C2310A"/>
    <w:rsid w:val="00C8036D"/>
    <w:rsid w:val="00C87516"/>
    <w:rsid w:val="00CA6849"/>
    <w:rsid w:val="00CB0D27"/>
    <w:rsid w:val="00CB2929"/>
    <w:rsid w:val="00CC18BA"/>
    <w:rsid w:val="00CD4604"/>
    <w:rsid w:val="00CD5EB0"/>
    <w:rsid w:val="00CD6F0F"/>
    <w:rsid w:val="00CE51AA"/>
    <w:rsid w:val="00CE757C"/>
    <w:rsid w:val="00CF4BE3"/>
    <w:rsid w:val="00CF5165"/>
    <w:rsid w:val="00D03838"/>
    <w:rsid w:val="00D24A89"/>
    <w:rsid w:val="00D33DEF"/>
    <w:rsid w:val="00D77B23"/>
    <w:rsid w:val="00D960F5"/>
    <w:rsid w:val="00DA10A9"/>
    <w:rsid w:val="00DB6558"/>
    <w:rsid w:val="00DC33D2"/>
    <w:rsid w:val="00DC3E8C"/>
    <w:rsid w:val="00DE3FF8"/>
    <w:rsid w:val="00E17820"/>
    <w:rsid w:val="00E21C14"/>
    <w:rsid w:val="00E3184E"/>
    <w:rsid w:val="00E402D5"/>
    <w:rsid w:val="00E91B70"/>
    <w:rsid w:val="00EC7E72"/>
    <w:rsid w:val="00EE1DA6"/>
    <w:rsid w:val="00F0006B"/>
    <w:rsid w:val="00F02DA3"/>
    <w:rsid w:val="00F04C44"/>
    <w:rsid w:val="00F339F5"/>
    <w:rsid w:val="00F4386F"/>
    <w:rsid w:val="00F57431"/>
    <w:rsid w:val="00F750DE"/>
    <w:rsid w:val="00FA678D"/>
    <w:rsid w:val="00FB794B"/>
    <w:rsid w:val="00FC3B8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B1C3DF"/>
  <w15:docId w15:val="{1DCA55B3-8026-48AF-BEB0-C65CF891E9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3FF8"/>
    <w:pPr>
      <w:jc w:val="both"/>
    </w:pPr>
    <w:rPr>
      <w:rFonts w:ascii="Arial" w:hAnsi="Arial" w:cs="Arial"/>
      <w:sz w:val="24"/>
      <w:szCs w:val="24"/>
      <w:shd w:val="clear" w:color="auto" w:fill="FFFFFF"/>
    </w:rPr>
  </w:style>
  <w:style w:type="paragraph" w:styleId="Ttulo1">
    <w:name w:val="heading 1"/>
    <w:basedOn w:val="Normal"/>
    <w:next w:val="Normal"/>
    <w:link w:val="Ttulo1Car"/>
    <w:uiPriority w:val="9"/>
    <w:qFormat/>
    <w:rsid w:val="00084212"/>
    <w:pPr>
      <w:keepNext/>
      <w:keepLines/>
      <w:spacing w:before="480" w:after="0"/>
      <w:outlineLvl w:val="0"/>
    </w:pPr>
    <w:rPr>
      <w:rFonts w:ascii="Arial Black" w:eastAsiaTheme="majorEastAsia" w:hAnsi="Arial Black" w:cstheme="majorBidi"/>
      <w:b/>
      <w:bCs/>
      <w:sz w:val="32"/>
      <w:szCs w:val="32"/>
    </w:rPr>
  </w:style>
  <w:style w:type="paragraph" w:styleId="Ttulo2">
    <w:name w:val="heading 2"/>
    <w:basedOn w:val="Normal"/>
    <w:next w:val="Normal"/>
    <w:link w:val="Ttulo2Car"/>
    <w:uiPriority w:val="9"/>
    <w:unhideWhenUsed/>
    <w:qFormat/>
    <w:rsid w:val="001B6AC5"/>
    <w:pPr>
      <w:keepNext/>
      <w:keepLines/>
      <w:numPr>
        <w:ilvl w:val="1"/>
        <w:numId w:val="14"/>
      </w:numPr>
      <w:spacing w:before="40" w:after="0"/>
      <w:outlineLvl w:val="1"/>
    </w:pPr>
    <w:rPr>
      <w:rFonts w:eastAsiaTheme="majorEastAsia"/>
      <w:b/>
    </w:rPr>
  </w:style>
  <w:style w:type="paragraph" w:styleId="Ttulo3">
    <w:name w:val="heading 3"/>
    <w:basedOn w:val="Normal"/>
    <w:next w:val="Normal"/>
    <w:link w:val="Ttulo3Car"/>
    <w:uiPriority w:val="9"/>
    <w:unhideWhenUsed/>
    <w:qFormat/>
    <w:rsid w:val="00665892"/>
    <w:pPr>
      <w:keepNext/>
      <w:keepLines/>
      <w:numPr>
        <w:ilvl w:val="2"/>
        <w:numId w:val="14"/>
      </w:numPr>
      <w:spacing w:before="40" w:after="0"/>
      <w:outlineLvl w:val="2"/>
    </w:pPr>
    <w:rPr>
      <w:rFonts w:eastAsiaTheme="majorEastAsia"/>
      <w:b/>
    </w:rPr>
  </w:style>
  <w:style w:type="paragraph" w:styleId="Ttulo4">
    <w:name w:val="heading 4"/>
    <w:basedOn w:val="Normal"/>
    <w:next w:val="Normal"/>
    <w:link w:val="Ttulo4Car"/>
    <w:uiPriority w:val="9"/>
    <w:unhideWhenUsed/>
    <w:qFormat/>
    <w:rsid w:val="00F4386F"/>
    <w:pPr>
      <w:keepNext/>
      <w:keepLines/>
      <w:numPr>
        <w:numId w:val="16"/>
      </w:numPr>
      <w:spacing w:before="40" w:after="0"/>
      <w:outlineLvl w:val="3"/>
    </w:pPr>
    <w:rPr>
      <w:rFonts w:eastAsiaTheme="majorEastAsia"/>
      <w:b/>
      <w:iC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2245E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2245E0"/>
    <w:rPr>
      <w:rFonts w:ascii="Tahoma" w:hAnsi="Tahoma" w:cs="Tahoma"/>
      <w:sz w:val="16"/>
      <w:szCs w:val="16"/>
    </w:rPr>
  </w:style>
  <w:style w:type="paragraph" w:styleId="Encabezado">
    <w:name w:val="header"/>
    <w:basedOn w:val="Normal"/>
    <w:link w:val="EncabezadoCar"/>
    <w:uiPriority w:val="99"/>
    <w:unhideWhenUsed/>
    <w:rsid w:val="00405B13"/>
    <w:pPr>
      <w:spacing w:after="0" w:line="240" w:lineRule="auto"/>
    </w:pPr>
    <w:rPr>
      <w:color w:val="595959" w:themeColor="text1" w:themeTint="A6"/>
      <w:sz w:val="20"/>
      <w:szCs w:val="20"/>
      <w:lang w:eastAsia="es-ES"/>
    </w:rPr>
  </w:style>
  <w:style w:type="character" w:customStyle="1" w:styleId="EncabezadoCar">
    <w:name w:val="Encabezado Car"/>
    <w:basedOn w:val="Fuentedeprrafopredeter"/>
    <w:link w:val="Encabezado"/>
    <w:uiPriority w:val="99"/>
    <w:rsid w:val="00405B13"/>
    <w:rPr>
      <w:color w:val="595959" w:themeColor="text1" w:themeTint="A6"/>
      <w:sz w:val="20"/>
      <w:szCs w:val="20"/>
      <w:lang w:eastAsia="es-ES"/>
    </w:rPr>
  </w:style>
  <w:style w:type="character" w:customStyle="1" w:styleId="Ttulo1Car">
    <w:name w:val="Título 1 Car"/>
    <w:basedOn w:val="Fuentedeprrafopredeter"/>
    <w:link w:val="Ttulo1"/>
    <w:uiPriority w:val="9"/>
    <w:rsid w:val="00084212"/>
    <w:rPr>
      <w:rFonts w:ascii="Arial Black" w:eastAsiaTheme="majorEastAsia" w:hAnsi="Arial Black" w:cstheme="majorBidi"/>
      <w:b/>
      <w:bCs/>
      <w:sz w:val="32"/>
      <w:szCs w:val="32"/>
    </w:rPr>
  </w:style>
  <w:style w:type="paragraph" w:styleId="TtuloTDC">
    <w:name w:val="TOC Heading"/>
    <w:basedOn w:val="Ttulo1"/>
    <w:next w:val="Normal"/>
    <w:uiPriority w:val="39"/>
    <w:unhideWhenUsed/>
    <w:qFormat/>
    <w:rsid w:val="00405B13"/>
    <w:pPr>
      <w:spacing w:before="0" w:after="60" w:line="264" w:lineRule="auto"/>
      <w:outlineLvl w:val="9"/>
    </w:pPr>
    <w:rPr>
      <w:b w:val="0"/>
      <w:bCs w:val="0"/>
      <w:color w:val="4F81BD" w:themeColor="accent1"/>
      <w:sz w:val="30"/>
      <w:szCs w:val="20"/>
      <w:lang w:eastAsia="es-ES"/>
    </w:rPr>
  </w:style>
  <w:style w:type="paragraph" w:styleId="TDC1">
    <w:name w:val="toc 1"/>
    <w:basedOn w:val="Normal"/>
    <w:next w:val="Normal"/>
    <w:autoRedefine/>
    <w:uiPriority w:val="39"/>
    <w:unhideWhenUsed/>
    <w:rsid w:val="00405B13"/>
    <w:pPr>
      <w:spacing w:before="120" w:after="100" w:line="264" w:lineRule="auto"/>
    </w:pPr>
    <w:rPr>
      <w:color w:val="595959" w:themeColor="text1" w:themeTint="A6"/>
      <w:sz w:val="20"/>
      <w:szCs w:val="20"/>
      <w:lang w:eastAsia="es-ES"/>
    </w:rPr>
  </w:style>
  <w:style w:type="paragraph" w:styleId="TDC2">
    <w:name w:val="toc 2"/>
    <w:basedOn w:val="Normal"/>
    <w:next w:val="Normal"/>
    <w:autoRedefine/>
    <w:uiPriority w:val="39"/>
    <w:unhideWhenUsed/>
    <w:rsid w:val="00405B13"/>
    <w:pPr>
      <w:spacing w:before="120" w:after="100" w:line="264" w:lineRule="auto"/>
      <w:ind w:left="200"/>
    </w:pPr>
    <w:rPr>
      <w:color w:val="595959" w:themeColor="text1" w:themeTint="A6"/>
      <w:sz w:val="20"/>
      <w:szCs w:val="20"/>
      <w:lang w:eastAsia="es-ES"/>
    </w:rPr>
  </w:style>
  <w:style w:type="paragraph" w:styleId="NormalWeb">
    <w:name w:val="Normal (Web)"/>
    <w:basedOn w:val="Normal"/>
    <w:uiPriority w:val="99"/>
    <w:unhideWhenUsed/>
    <w:rsid w:val="00405B13"/>
    <w:pPr>
      <w:spacing w:before="100" w:beforeAutospacing="1" w:after="100" w:afterAutospacing="1" w:line="240" w:lineRule="auto"/>
    </w:pPr>
    <w:rPr>
      <w:rFonts w:ascii="Times New Roman" w:eastAsia="Times New Roman" w:hAnsi="Times New Roman" w:cs="Times New Roman"/>
      <w:lang w:eastAsia="es-ES"/>
    </w:rPr>
  </w:style>
  <w:style w:type="character" w:styleId="Textoennegrita">
    <w:name w:val="Strong"/>
    <w:basedOn w:val="Fuentedeprrafopredeter"/>
    <w:uiPriority w:val="22"/>
    <w:qFormat/>
    <w:rsid w:val="00405B13"/>
    <w:rPr>
      <w:b/>
      <w:bCs/>
    </w:rPr>
  </w:style>
  <w:style w:type="character" w:styleId="Hipervnculo">
    <w:name w:val="Hyperlink"/>
    <w:basedOn w:val="Fuentedeprrafopredeter"/>
    <w:uiPriority w:val="99"/>
    <w:unhideWhenUsed/>
    <w:rsid w:val="00405B13"/>
    <w:rPr>
      <w:color w:val="0000FF" w:themeColor="hyperlink"/>
      <w:u w:val="single"/>
    </w:rPr>
  </w:style>
  <w:style w:type="paragraph" w:styleId="Bibliografa">
    <w:name w:val="Bibliography"/>
    <w:basedOn w:val="Normal"/>
    <w:next w:val="Normal"/>
    <w:uiPriority w:val="37"/>
    <w:unhideWhenUsed/>
    <w:rsid w:val="00806B2B"/>
    <w:pPr>
      <w:spacing w:after="0" w:line="480" w:lineRule="auto"/>
      <w:ind w:left="720" w:hanging="720"/>
    </w:pPr>
  </w:style>
  <w:style w:type="paragraph" w:styleId="Prrafodelista">
    <w:name w:val="List Paragraph"/>
    <w:basedOn w:val="Normal"/>
    <w:uiPriority w:val="34"/>
    <w:qFormat/>
    <w:rsid w:val="000D487F"/>
    <w:pPr>
      <w:ind w:left="720"/>
      <w:contextualSpacing/>
    </w:pPr>
  </w:style>
  <w:style w:type="paragraph" w:styleId="Piedepgina">
    <w:name w:val="footer"/>
    <w:basedOn w:val="Normal"/>
    <w:link w:val="PiedepginaCar"/>
    <w:uiPriority w:val="99"/>
    <w:unhideWhenUsed/>
    <w:rsid w:val="006C05C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C05C3"/>
  </w:style>
  <w:style w:type="table" w:styleId="Tablaconcuadrcula">
    <w:name w:val="Table Grid"/>
    <w:basedOn w:val="Tablanormal"/>
    <w:uiPriority w:val="39"/>
    <w:rsid w:val="00B01E9A"/>
    <w:pPr>
      <w:spacing w:after="0" w:line="240" w:lineRule="auto"/>
    </w:pPr>
    <w:rPr>
      <w:color w:val="595959" w:themeColor="text1" w:themeTint="A6"/>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084212"/>
    <w:pPr>
      <w:spacing w:after="0" w:line="240" w:lineRule="auto"/>
    </w:pPr>
  </w:style>
  <w:style w:type="character" w:customStyle="1" w:styleId="Ttulo2Car">
    <w:name w:val="Título 2 Car"/>
    <w:basedOn w:val="Fuentedeprrafopredeter"/>
    <w:link w:val="Ttulo2"/>
    <w:uiPriority w:val="9"/>
    <w:rsid w:val="001B6AC5"/>
    <w:rPr>
      <w:rFonts w:ascii="Arial" w:eastAsiaTheme="majorEastAsia" w:hAnsi="Arial" w:cs="Arial"/>
      <w:b/>
      <w:sz w:val="24"/>
      <w:szCs w:val="24"/>
    </w:rPr>
  </w:style>
  <w:style w:type="character" w:customStyle="1" w:styleId="Ttulo3Car">
    <w:name w:val="Título 3 Car"/>
    <w:basedOn w:val="Fuentedeprrafopredeter"/>
    <w:link w:val="Ttulo3"/>
    <w:uiPriority w:val="9"/>
    <w:rsid w:val="00665892"/>
    <w:rPr>
      <w:rFonts w:ascii="Arial" w:eastAsiaTheme="majorEastAsia" w:hAnsi="Arial" w:cs="Arial"/>
      <w:b/>
      <w:sz w:val="24"/>
      <w:szCs w:val="24"/>
    </w:rPr>
  </w:style>
  <w:style w:type="paragraph" w:styleId="TDC3">
    <w:name w:val="toc 3"/>
    <w:basedOn w:val="Normal"/>
    <w:next w:val="Normal"/>
    <w:autoRedefine/>
    <w:uiPriority w:val="39"/>
    <w:unhideWhenUsed/>
    <w:rsid w:val="00084212"/>
    <w:pPr>
      <w:spacing w:after="100"/>
      <w:ind w:left="440"/>
    </w:pPr>
  </w:style>
  <w:style w:type="character" w:customStyle="1" w:styleId="Ttulo4Car">
    <w:name w:val="Título 4 Car"/>
    <w:basedOn w:val="Fuentedeprrafopredeter"/>
    <w:link w:val="Ttulo4"/>
    <w:uiPriority w:val="9"/>
    <w:rsid w:val="00F4386F"/>
    <w:rPr>
      <w:rFonts w:ascii="Arial" w:eastAsiaTheme="majorEastAsia" w:hAnsi="Arial" w:cs="Arial"/>
      <w:b/>
      <w:iCs/>
      <w:sz w:val="24"/>
      <w:szCs w:val="24"/>
    </w:rPr>
  </w:style>
  <w:style w:type="character" w:customStyle="1" w:styleId="Enlacedelndice">
    <w:name w:val="Enlace del índice"/>
    <w:qFormat/>
    <w:rsid w:val="003E2D34"/>
  </w:style>
  <w:style w:type="paragraph" w:customStyle="1" w:styleId="especial">
    <w:name w:val="especial"/>
    <w:basedOn w:val="Normal"/>
    <w:rsid w:val="00F02DA3"/>
    <w:pPr>
      <w:spacing w:before="100" w:beforeAutospacing="1" w:after="100" w:afterAutospacing="1" w:line="240" w:lineRule="auto"/>
      <w:jc w:val="left"/>
    </w:pPr>
    <w:rPr>
      <w:rFonts w:ascii="Times New Roman" w:eastAsia="Times New Roman" w:hAnsi="Times New Roman" w:cs="Times New Roman"/>
      <w:shd w:val="clear" w:color="auto" w:fill="auto"/>
      <w:lang w:val="es-CU" w:eastAsia="es-CU"/>
    </w:rPr>
  </w:style>
  <w:style w:type="character" w:styleId="nfasis">
    <w:name w:val="Emphasis"/>
    <w:basedOn w:val="Fuentedeprrafopredeter"/>
    <w:uiPriority w:val="20"/>
    <w:qFormat/>
    <w:rsid w:val="00F02DA3"/>
    <w:rPr>
      <w:i/>
      <w:iCs/>
    </w:rPr>
  </w:style>
  <w:style w:type="character" w:styleId="Hipervnculovisitado">
    <w:name w:val="FollowedHyperlink"/>
    <w:basedOn w:val="Fuentedeprrafopredeter"/>
    <w:uiPriority w:val="99"/>
    <w:semiHidden/>
    <w:unhideWhenUsed/>
    <w:rsid w:val="00762F24"/>
    <w:rPr>
      <w:color w:val="800080" w:themeColor="followedHyperlink"/>
      <w:u w:val="single"/>
    </w:rPr>
  </w:style>
  <w:style w:type="character" w:styleId="Refdecomentario">
    <w:name w:val="annotation reference"/>
    <w:basedOn w:val="Fuentedeprrafopredeter"/>
    <w:uiPriority w:val="99"/>
    <w:semiHidden/>
    <w:unhideWhenUsed/>
    <w:rsid w:val="00A037B1"/>
    <w:rPr>
      <w:sz w:val="16"/>
      <w:szCs w:val="16"/>
    </w:rPr>
  </w:style>
  <w:style w:type="paragraph" w:styleId="Textocomentario">
    <w:name w:val="annotation text"/>
    <w:basedOn w:val="Normal"/>
    <w:link w:val="TextocomentarioCar"/>
    <w:uiPriority w:val="99"/>
    <w:semiHidden/>
    <w:unhideWhenUsed/>
    <w:rsid w:val="00A037B1"/>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A037B1"/>
    <w:rPr>
      <w:rFonts w:ascii="Arial" w:hAnsi="Arial" w:cs="Arial"/>
      <w:sz w:val="20"/>
      <w:szCs w:val="20"/>
    </w:rPr>
  </w:style>
  <w:style w:type="paragraph" w:styleId="Asuntodelcomentario">
    <w:name w:val="annotation subject"/>
    <w:basedOn w:val="Textocomentario"/>
    <w:next w:val="Textocomentario"/>
    <w:link w:val="AsuntodelcomentarioCar"/>
    <w:uiPriority w:val="99"/>
    <w:semiHidden/>
    <w:unhideWhenUsed/>
    <w:rsid w:val="00A037B1"/>
    <w:rPr>
      <w:b/>
      <w:bCs/>
    </w:rPr>
  </w:style>
  <w:style w:type="character" w:customStyle="1" w:styleId="AsuntodelcomentarioCar">
    <w:name w:val="Asunto del comentario Car"/>
    <w:basedOn w:val="TextocomentarioCar"/>
    <w:link w:val="Asuntodelcomentario"/>
    <w:uiPriority w:val="99"/>
    <w:semiHidden/>
    <w:rsid w:val="00A037B1"/>
    <w:rPr>
      <w:rFonts w:ascii="Arial" w:hAnsi="Arial" w:cs="Arial"/>
      <w:b/>
      <w:bCs/>
      <w:sz w:val="20"/>
      <w:szCs w:val="20"/>
    </w:rPr>
  </w:style>
  <w:style w:type="paragraph" w:styleId="Textonotapie">
    <w:name w:val="footnote text"/>
    <w:basedOn w:val="Normal"/>
    <w:link w:val="TextonotapieCar"/>
    <w:uiPriority w:val="99"/>
    <w:semiHidden/>
    <w:unhideWhenUsed/>
    <w:rsid w:val="000138B8"/>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0138B8"/>
    <w:rPr>
      <w:rFonts w:ascii="Arial" w:hAnsi="Arial" w:cs="Arial"/>
      <w:sz w:val="20"/>
      <w:szCs w:val="20"/>
    </w:rPr>
  </w:style>
  <w:style w:type="character" w:styleId="Refdenotaalpie">
    <w:name w:val="footnote reference"/>
    <w:basedOn w:val="Fuentedeprrafopredeter"/>
    <w:uiPriority w:val="99"/>
    <w:semiHidden/>
    <w:unhideWhenUsed/>
    <w:rsid w:val="000138B8"/>
    <w:rPr>
      <w:vertAlign w:val="superscript"/>
    </w:rPr>
  </w:style>
  <w:style w:type="character" w:styleId="Mencinsinresolver">
    <w:name w:val="Unresolved Mention"/>
    <w:basedOn w:val="Fuentedeprrafopredeter"/>
    <w:uiPriority w:val="99"/>
    <w:semiHidden/>
    <w:unhideWhenUsed/>
    <w:rsid w:val="0065078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976709">
      <w:bodyDiv w:val="1"/>
      <w:marLeft w:val="0"/>
      <w:marRight w:val="0"/>
      <w:marTop w:val="0"/>
      <w:marBottom w:val="0"/>
      <w:divBdr>
        <w:top w:val="none" w:sz="0" w:space="0" w:color="auto"/>
        <w:left w:val="none" w:sz="0" w:space="0" w:color="auto"/>
        <w:bottom w:val="none" w:sz="0" w:space="0" w:color="auto"/>
        <w:right w:val="none" w:sz="0" w:space="0" w:color="auto"/>
      </w:divBdr>
    </w:div>
    <w:div w:id="342171107">
      <w:bodyDiv w:val="1"/>
      <w:marLeft w:val="0"/>
      <w:marRight w:val="0"/>
      <w:marTop w:val="0"/>
      <w:marBottom w:val="0"/>
      <w:divBdr>
        <w:top w:val="none" w:sz="0" w:space="0" w:color="auto"/>
        <w:left w:val="none" w:sz="0" w:space="0" w:color="auto"/>
        <w:bottom w:val="none" w:sz="0" w:space="0" w:color="auto"/>
        <w:right w:val="none" w:sz="0" w:space="0" w:color="auto"/>
      </w:divBdr>
    </w:div>
    <w:div w:id="389619525">
      <w:bodyDiv w:val="1"/>
      <w:marLeft w:val="0"/>
      <w:marRight w:val="0"/>
      <w:marTop w:val="0"/>
      <w:marBottom w:val="0"/>
      <w:divBdr>
        <w:top w:val="none" w:sz="0" w:space="0" w:color="auto"/>
        <w:left w:val="none" w:sz="0" w:space="0" w:color="auto"/>
        <w:bottom w:val="none" w:sz="0" w:space="0" w:color="auto"/>
        <w:right w:val="none" w:sz="0" w:space="0" w:color="auto"/>
      </w:divBdr>
    </w:div>
    <w:div w:id="883253474">
      <w:bodyDiv w:val="1"/>
      <w:marLeft w:val="0"/>
      <w:marRight w:val="0"/>
      <w:marTop w:val="0"/>
      <w:marBottom w:val="0"/>
      <w:divBdr>
        <w:top w:val="none" w:sz="0" w:space="0" w:color="auto"/>
        <w:left w:val="none" w:sz="0" w:space="0" w:color="auto"/>
        <w:bottom w:val="none" w:sz="0" w:space="0" w:color="auto"/>
        <w:right w:val="none" w:sz="0" w:space="0" w:color="auto"/>
      </w:divBdr>
    </w:div>
    <w:div w:id="1870297086">
      <w:bodyDiv w:val="1"/>
      <w:marLeft w:val="0"/>
      <w:marRight w:val="0"/>
      <w:marTop w:val="0"/>
      <w:marBottom w:val="0"/>
      <w:divBdr>
        <w:top w:val="none" w:sz="0" w:space="0" w:color="auto"/>
        <w:left w:val="none" w:sz="0" w:space="0" w:color="auto"/>
        <w:bottom w:val="none" w:sz="0" w:space="0" w:color="auto"/>
        <w:right w:val="none" w:sz="0" w:space="0" w:color="auto"/>
      </w:divBdr>
    </w:div>
    <w:div w:id="1982036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usace.army.mil/" TargetMode="External"/><Relationship Id="rId18" Type="http://schemas.openxmlformats.org/officeDocument/2006/relationships/hyperlink" Target="https://www.fyccorp.com/articulo-pruebas-de-software" TargetMode="External"/><Relationship Id="rId26" Type="http://schemas.openxmlformats.org/officeDocument/2006/relationships/hyperlink" Target="https://concepto.de/problema/" TargetMode="External"/><Relationship Id="rId21" Type="http://schemas.openxmlformats.org/officeDocument/2006/relationships/hyperlink" Target="https://www.ecured.cu/index.php?title=Instrucciones&amp;action=edit&amp;redlink=1" TargetMode="External"/><Relationship Id="rId34" Type="http://schemas.openxmlformats.org/officeDocument/2006/relationships/oleObject" Target="embeddings/oleObject1.bin"/><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yperlink" Target="https://www.miami.edu/" TargetMode="External"/><Relationship Id="rId25" Type="http://schemas.openxmlformats.org/officeDocument/2006/relationships/hyperlink" Target="https://concepto.de/objetivo/" TargetMode="External"/><Relationship Id="rId33" Type="http://schemas.openxmlformats.org/officeDocument/2006/relationships/image" Target="media/image3.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tudelft.nl/" TargetMode="External"/><Relationship Id="rId20" Type="http://schemas.openxmlformats.org/officeDocument/2006/relationships/hyperlink" Target="https://www.ecured.cu/Aplicaciones" TargetMode="External"/><Relationship Id="rId29" Type="http://schemas.openxmlformats.org/officeDocument/2006/relationships/diagramQuickStyle" Target="diagrams/quickStyl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yperlink" Target="https://concepto.de/ser-humano/" TargetMode="External"/><Relationship Id="rId32" Type="http://schemas.openxmlformats.org/officeDocument/2006/relationships/image" Target="media/image2.png"/><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www.unesco-ihe.org/" TargetMode="External"/><Relationship Id="rId23" Type="http://schemas.openxmlformats.org/officeDocument/2006/relationships/hyperlink" Target="https://concepto.de/conocimiento-cientifico/" TargetMode="External"/><Relationship Id="rId28" Type="http://schemas.openxmlformats.org/officeDocument/2006/relationships/diagramLayout" Target="diagrams/layout1.xml"/><Relationship Id="rId36"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hyperlink" Target="https://www.ecured.cu/Programas" TargetMode="External"/><Relationship Id="rId31" Type="http://schemas.microsoft.com/office/2007/relationships/diagramDrawing" Target="diagrams/drawing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ec.europa.eu/research/fp7/index_en.cfm" TargetMode="External"/><Relationship Id="rId22" Type="http://schemas.openxmlformats.org/officeDocument/2006/relationships/hyperlink" Target="https://concepto.de/que-es-un-conjunto/" TargetMode="External"/><Relationship Id="rId27" Type="http://schemas.openxmlformats.org/officeDocument/2006/relationships/diagramData" Target="diagrams/data1.xml"/><Relationship Id="rId30" Type="http://schemas.openxmlformats.org/officeDocument/2006/relationships/diagramColors" Target="diagrams/colors1.xml"/><Relationship Id="rId35" Type="http://schemas.openxmlformats.org/officeDocument/2006/relationships/image" Target="media/image4.png"/><Relationship Id="rId8" Type="http://schemas.openxmlformats.org/officeDocument/2006/relationships/image" Target="media/image1.png"/><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3" Type="http://schemas.openxmlformats.org/officeDocument/2006/relationships/hyperlink" Target="https://oss.deltares.nl/web/xbeach/" TargetMode="External"/><Relationship Id="rId2" Type="http://schemas.openxmlformats.org/officeDocument/2006/relationships/hyperlink" Target="https://www.dhigroup.com/technologies/mikepoweredbydhi" TargetMode="External"/><Relationship Id="rId1" Type="http://schemas.openxmlformats.org/officeDocument/2006/relationships/hyperlink" Target="https://oss.deltares.nl/web/delft3d" TargetMode="External"/></Relationships>
</file>

<file path=word/diagrams/colors1.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9328919-5168-419E-9D85-2E59C799E42F}" type="doc">
      <dgm:prSet loTypeId="urn:microsoft.com/office/officeart/2005/8/layout/hChevron3" loCatId="process" qsTypeId="urn:microsoft.com/office/officeart/2005/8/quickstyle/3d2" qsCatId="3D" csTypeId="urn:microsoft.com/office/officeart/2005/8/colors/colorful2" csCatId="colorful" phldr="1"/>
      <dgm:spPr/>
    </dgm:pt>
    <dgm:pt modelId="{44E3CF18-5BA0-4776-B2D3-4FCA95A561B4}">
      <dgm:prSet phldrT="[Texto]"/>
      <dgm:spPr/>
      <dgm:t>
        <a:bodyPr/>
        <a:lstStyle/>
        <a:p>
          <a:r>
            <a:rPr lang="es-CU" b="1"/>
            <a:t>Planificación</a:t>
          </a:r>
        </a:p>
      </dgm:t>
    </dgm:pt>
    <dgm:pt modelId="{3E99912A-A62D-4311-A3D8-C45B6E3F7697}" type="parTrans" cxnId="{DA4FD496-6D20-44EE-83F0-A96D27529BA7}">
      <dgm:prSet/>
      <dgm:spPr/>
      <dgm:t>
        <a:bodyPr/>
        <a:lstStyle/>
        <a:p>
          <a:endParaRPr lang="es-CU"/>
        </a:p>
      </dgm:t>
    </dgm:pt>
    <dgm:pt modelId="{241267C7-BEB5-4E95-8894-ADDEA4336774}" type="sibTrans" cxnId="{DA4FD496-6D20-44EE-83F0-A96D27529BA7}">
      <dgm:prSet/>
      <dgm:spPr/>
      <dgm:t>
        <a:bodyPr/>
        <a:lstStyle/>
        <a:p>
          <a:endParaRPr lang="es-CU"/>
        </a:p>
      </dgm:t>
    </dgm:pt>
    <dgm:pt modelId="{9B5C3707-E82F-49B9-8832-5229BE92FCAF}">
      <dgm:prSet phldrT="[Texto]"/>
      <dgm:spPr/>
      <dgm:t>
        <a:bodyPr/>
        <a:lstStyle/>
        <a:p>
          <a:r>
            <a:rPr lang="es-CU" b="1"/>
            <a:t>Codificación</a:t>
          </a:r>
        </a:p>
      </dgm:t>
    </dgm:pt>
    <dgm:pt modelId="{4FDDE434-5CFC-4441-BC4F-E4EB1A10C7DD}" type="parTrans" cxnId="{7BCE764A-6DF0-4302-8893-868DD0E5F4EF}">
      <dgm:prSet/>
      <dgm:spPr/>
      <dgm:t>
        <a:bodyPr/>
        <a:lstStyle/>
        <a:p>
          <a:endParaRPr lang="es-CU"/>
        </a:p>
      </dgm:t>
    </dgm:pt>
    <dgm:pt modelId="{675705AD-C8BC-41D0-BFA6-FCFBEEB6D676}" type="sibTrans" cxnId="{7BCE764A-6DF0-4302-8893-868DD0E5F4EF}">
      <dgm:prSet/>
      <dgm:spPr/>
      <dgm:t>
        <a:bodyPr/>
        <a:lstStyle/>
        <a:p>
          <a:endParaRPr lang="es-CU"/>
        </a:p>
      </dgm:t>
    </dgm:pt>
    <dgm:pt modelId="{6C54A688-31A1-4E0C-9045-F2A669A07530}">
      <dgm:prSet phldrT="[Texto]"/>
      <dgm:spPr/>
      <dgm:t>
        <a:bodyPr/>
        <a:lstStyle/>
        <a:p>
          <a:r>
            <a:rPr lang="es-CU" b="1"/>
            <a:t>Prueba</a:t>
          </a:r>
        </a:p>
      </dgm:t>
    </dgm:pt>
    <dgm:pt modelId="{8BE23EB9-9ABE-432E-A6A7-552F4BE02063}" type="parTrans" cxnId="{4DCD3677-4D99-4FCF-AAB7-A020A5BF0130}">
      <dgm:prSet/>
      <dgm:spPr/>
      <dgm:t>
        <a:bodyPr/>
        <a:lstStyle/>
        <a:p>
          <a:endParaRPr lang="es-CU"/>
        </a:p>
      </dgm:t>
    </dgm:pt>
    <dgm:pt modelId="{0D5492D2-7B9D-4D03-A5B8-148FB1D1D899}" type="sibTrans" cxnId="{4DCD3677-4D99-4FCF-AAB7-A020A5BF0130}">
      <dgm:prSet/>
      <dgm:spPr/>
      <dgm:t>
        <a:bodyPr/>
        <a:lstStyle/>
        <a:p>
          <a:endParaRPr lang="es-CU"/>
        </a:p>
      </dgm:t>
    </dgm:pt>
    <dgm:pt modelId="{4C730AAD-5F6B-4C61-BED7-02033036F3C5}">
      <dgm:prSet phldrT="[Texto]"/>
      <dgm:spPr/>
      <dgm:t>
        <a:bodyPr/>
        <a:lstStyle/>
        <a:p>
          <a:r>
            <a:rPr lang="es-CU" b="1"/>
            <a:t>Diseño</a:t>
          </a:r>
        </a:p>
      </dgm:t>
    </dgm:pt>
    <dgm:pt modelId="{F04CBC7B-048E-42FB-B1F5-28E1B4FC71AF}" type="parTrans" cxnId="{B1DCB83D-C052-47F1-8C7C-F74C9653F792}">
      <dgm:prSet/>
      <dgm:spPr/>
      <dgm:t>
        <a:bodyPr/>
        <a:lstStyle/>
        <a:p>
          <a:endParaRPr lang="es-CU"/>
        </a:p>
      </dgm:t>
    </dgm:pt>
    <dgm:pt modelId="{CBA3B36B-7873-4536-8EC0-5B923178945A}" type="sibTrans" cxnId="{B1DCB83D-C052-47F1-8C7C-F74C9653F792}">
      <dgm:prSet/>
      <dgm:spPr/>
      <dgm:t>
        <a:bodyPr/>
        <a:lstStyle/>
        <a:p>
          <a:endParaRPr lang="es-CU"/>
        </a:p>
      </dgm:t>
    </dgm:pt>
    <dgm:pt modelId="{74BF82BF-9CC9-4E77-9CA1-357CA6A692E2}" type="pres">
      <dgm:prSet presAssocID="{F9328919-5168-419E-9D85-2E59C799E42F}" presName="Name0" presStyleCnt="0">
        <dgm:presLayoutVars>
          <dgm:dir/>
          <dgm:resizeHandles val="exact"/>
        </dgm:presLayoutVars>
      </dgm:prSet>
      <dgm:spPr/>
    </dgm:pt>
    <dgm:pt modelId="{CA4F59ED-0745-4A10-8987-A0E11988856A}" type="pres">
      <dgm:prSet presAssocID="{44E3CF18-5BA0-4776-B2D3-4FCA95A561B4}" presName="parTxOnly" presStyleLbl="node1" presStyleIdx="0" presStyleCnt="4">
        <dgm:presLayoutVars>
          <dgm:bulletEnabled val="1"/>
        </dgm:presLayoutVars>
      </dgm:prSet>
      <dgm:spPr/>
    </dgm:pt>
    <dgm:pt modelId="{9100F08C-F692-498F-AC45-D0CD02D4FC32}" type="pres">
      <dgm:prSet presAssocID="{241267C7-BEB5-4E95-8894-ADDEA4336774}" presName="parSpace" presStyleCnt="0"/>
      <dgm:spPr/>
    </dgm:pt>
    <dgm:pt modelId="{B58ED49A-4323-4EEE-A7E8-C1A19056AD24}" type="pres">
      <dgm:prSet presAssocID="{4C730AAD-5F6B-4C61-BED7-02033036F3C5}" presName="parTxOnly" presStyleLbl="node1" presStyleIdx="1" presStyleCnt="4">
        <dgm:presLayoutVars>
          <dgm:bulletEnabled val="1"/>
        </dgm:presLayoutVars>
      </dgm:prSet>
      <dgm:spPr/>
    </dgm:pt>
    <dgm:pt modelId="{72FC6FCE-8D73-4A96-9EC9-B44C5FEB7935}" type="pres">
      <dgm:prSet presAssocID="{CBA3B36B-7873-4536-8EC0-5B923178945A}" presName="parSpace" presStyleCnt="0"/>
      <dgm:spPr/>
    </dgm:pt>
    <dgm:pt modelId="{615F992B-E2AA-42F1-AE1C-37600FCA8B45}" type="pres">
      <dgm:prSet presAssocID="{9B5C3707-E82F-49B9-8832-5229BE92FCAF}" presName="parTxOnly" presStyleLbl="node1" presStyleIdx="2" presStyleCnt="4">
        <dgm:presLayoutVars>
          <dgm:bulletEnabled val="1"/>
        </dgm:presLayoutVars>
      </dgm:prSet>
      <dgm:spPr/>
    </dgm:pt>
    <dgm:pt modelId="{84C45388-2F0E-4706-B8A0-2729D7880B6B}" type="pres">
      <dgm:prSet presAssocID="{675705AD-C8BC-41D0-BFA6-FCFBEEB6D676}" presName="parSpace" presStyleCnt="0"/>
      <dgm:spPr/>
    </dgm:pt>
    <dgm:pt modelId="{50151A5E-9FFD-4365-8A31-84750D2C8C1A}" type="pres">
      <dgm:prSet presAssocID="{6C54A688-31A1-4E0C-9045-F2A669A07530}" presName="parTxOnly" presStyleLbl="node1" presStyleIdx="3" presStyleCnt="4">
        <dgm:presLayoutVars>
          <dgm:bulletEnabled val="1"/>
        </dgm:presLayoutVars>
      </dgm:prSet>
      <dgm:spPr/>
    </dgm:pt>
  </dgm:ptLst>
  <dgm:cxnLst>
    <dgm:cxn modelId="{930FB00E-8FC3-4FCC-B52F-532535D3131F}" type="presOf" srcId="{4C730AAD-5F6B-4C61-BED7-02033036F3C5}" destId="{B58ED49A-4323-4EEE-A7E8-C1A19056AD24}" srcOrd="0" destOrd="0" presId="urn:microsoft.com/office/officeart/2005/8/layout/hChevron3"/>
    <dgm:cxn modelId="{DBCED832-FD1A-484E-BD6A-3D1780E3F1E1}" type="presOf" srcId="{F9328919-5168-419E-9D85-2E59C799E42F}" destId="{74BF82BF-9CC9-4E77-9CA1-357CA6A692E2}" srcOrd="0" destOrd="0" presId="urn:microsoft.com/office/officeart/2005/8/layout/hChevron3"/>
    <dgm:cxn modelId="{B1DCB83D-C052-47F1-8C7C-F74C9653F792}" srcId="{F9328919-5168-419E-9D85-2E59C799E42F}" destId="{4C730AAD-5F6B-4C61-BED7-02033036F3C5}" srcOrd="1" destOrd="0" parTransId="{F04CBC7B-048E-42FB-B1F5-28E1B4FC71AF}" sibTransId="{CBA3B36B-7873-4536-8EC0-5B923178945A}"/>
    <dgm:cxn modelId="{7BCE764A-6DF0-4302-8893-868DD0E5F4EF}" srcId="{F9328919-5168-419E-9D85-2E59C799E42F}" destId="{9B5C3707-E82F-49B9-8832-5229BE92FCAF}" srcOrd="2" destOrd="0" parTransId="{4FDDE434-5CFC-4441-BC4F-E4EB1A10C7DD}" sibTransId="{675705AD-C8BC-41D0-BFA6-FCFBEEB6D676}"/>
    <dgm:cxn modelId="{42875B6B-273F-4676-9ED4-3A51DF63ABE1}" type="presOf" srcId="{9B5C3707-E82F-49B9-8832-5229BE92FCAF}" destId="{615F992B-E2AA-42F1-AE1C-37600FCA8B45}" srcOrd="0" destOrd="0" presId="urn:microsoft.com/office/officeart/2005/8/layout/hChevron3"/>
    <dgm:cxn modelId="{4DCD3677-4D99-4FCF-AAB7-A020A5BF0130}" srcId="{F9328919-5168-419E-9D85-2E59C799E42F}" destId="{6C54A688-31A1-4E0C-9045-F2A669A07530}" srcOrd="3" destOrd="0" parTransId="{8BE23EB9-9ABE-432E-A6A7-552F4BE02063}" sibTransId="{0D5492D2-7B9D-4D03-A5B8-148FB1D1D899}"/>
    <dgm:cxn modelId="{DA4FD496-6D20-44EE-83F0-A96D27529BA7}" srcId="{F9328919-5168-419E-9D85-2E59C799E42F}" destId="{44E3CF18-5BA0-4776-B2D3-4FCA95A561B4}" srcOrd="0" destOrd="0" parTransId="{3E99912A-A62D-4311-A3D8-C45B6E3F7697}" sibTransId="{241267C7-BEB5-4E95-8894-ADDEA4336774}"/>
    <dgm:cxn modelId="{6B5E41B4-399C-46E9-8C4B-4E8CF08A916A}" type="presOf" srcId="{44E3CF18-5BA0-4776-B2D3-4FCA95A561B4}" destId="{CA4F59ED-0745-4A10-8987-A0E11988856A}" srcOrd="0" destOrd="0" presId="urn:microsoft.com/office/officeart/2005/8/layout/hChevron3"/>
    <dgm:cxn modelId="{BDA29FFD-7DA9-4CA1-96E8-E2EAD0E94A79}" type="presOf" srcId="{6C54A688-31A1-4E0C-9045-F2A669A07530}" destId="{50151A5E-9FFD-4365-8A31-84750D2C8C1A}" srcOrd="0" destOrd="0" presId="urn:microsoft.com/office/officeart/2005/8/layout/hChevron3"/>
    <dgm:cxn modelId="{2B2E1716-1450-448F-B0BB-785FC2AE246B}" type="presParOf" srcId="{74BF82BF-9CC9-4E77-9CA1-357CA6A692E2}" destId="{CA4F59ED-0745-4A10-8987-A0E11988856A}" srcOrd="0" destOrd="0" presId="urn:microsoft.com/office/officeart/2005/8/layout/hChevron3"/>
    <dgm:cxn modelId="{2FD5F3EA-A62C-440A-B5C6-8FE8F353A9F9}" type="presParOf" srcId="{74BF82BF-9CC9-4E77-9CA1-357CA6A692E2}" destId="{9100F08C-F692-498F-AC45-D0CD02D4FC32}" srcOrd="1" destOrd="0" presId="urn:microsoft.com/office/officeart/2005/8/layout/hChevron3"/>
    <dgm:cxn modelId="{EC92146C-7906-48E8-B57B-52453E408221}" type="presParOf" srcId="{74BF82BF-9CC9-4E77-9CA1-357CA6A692E2}" destId="{B58ED49A-4323-4EEE-A7E8-C1A19056AD24}" srcOrd="2" destOrd="0" presId="urn:microsoft.com/office/officeart/2005/8/layout/hChevron3"/>
    <dgm:cxn modelId="{4441CC16-7866-4F71-A7A5-091BC94E0B46}" type="presParOf" srcId="{74BF82BF-9CC9-4E77-9CA1-357CA6A692E2}" destId="{72FC6FCE-8D73-4A96-9EC9-B44C5FEB7935}" srcOrd="3" destOrd="0" presId="urn:microsoft.com/office/officeart/2005/8/layout/hChevron3"/>
    <dgm:cxn modelId="{C5217A01-8084-49DA-9540-0BF91588A8B6}" type="presParOf" srcId="{74BF82BF-9CC9-4E77-9CA1-357CA6A692E2}" destId="{615F992B-E2AA-42F1-AE1C-37600FCA8B45}" srcOrd="4" destOrd="0" presId="urn:microsoft.com/office/officeart/2005/8/layout/hChevron3"/>
    <dgm:cxn modelId="{1B498E72-AE22-4AEA-9EE8-5F93EDBF2AC0}" type="presParOf" srcId="{74BF82BF-9CC9-4E77-9CA1-357CA6A692E2}" destId="{84C45388-2F0E-4706-B8A0-2729D7880B6B}" srcOrd="5" destOrd="0" presId="urn:microsoft.com/office/officeart/2005/8/layout/hChevron3"/>
    <dgm:cxn modelId="{78C8AE75-1D97-4E6E-8F44-F32939B2CF4B}" type="presParOf" srcId="{74BF82BF-9CC9-4E77-9CA1-357CA6A692E2}" destId="{50151A5E-9FFD-4365-8A31-84750D2C8C1A}" srcOrd="6" destOrd="0" presId="urn:microsoft.com/office/officeart/2005/8/layout/hChevron3"/>
  </dgm:cxnLst>
  <dgm:bg/>
  <dgm:whole/>
  <dgm:extLst>
    <a:ext uri="http://schemas.microsoft.com/office/drawing/2008/diagram">
      <dsp:dataModelExt xmlns:dsp="http://schemas.microsoft.com/office/drawing/2008/diagram" relId="rId3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A4F59ED-0745-4A10-8987-A0E11988856A}">
      <dsp:nvSpPr>
        <dsp:cNvPr id="0" name=""/>
        <dsp:cNvSpPr/>
      </dsp:nvSpPr>
      <dsp:spPr>
        <a:xfrm>
          <a:off x="1590" y="242794"/>
          <a:ext cx="1595902" cy="638361"/>
        </a:xfrm>
        <a:prstGeom prst="homePlate">
          <a:avLst/>
        </a:prstGeom>
        <a:gradFill rotWithShape="0">
          <a:gsLst>
            <a:gs pos="0">
              <a:schemeClr val="accent2">
                <a:hueOff val="0"/>
                <a:satOff val="0"/>
                <a:lumOff val="0"/>
                <a:alphaOff val="0"/>
                <a:shade val="51000"/>
                <a:satMod val="130000"/>
              </a:schemeClr>
            </a:gs>
            <a:gs pos="80000">
              <a:schemeClr val="accent2">
                <a:hueOff val="0"/>
                <a:satOff val="0"/>
                <a:lumOff val="0"/>
                <a:alphaOff val="0"/>
                <a:shade val="93000"/>
                <a:satMod val="130000"/>
              </a:schemeClr>
            </a:gs>
            <a:gs pos="100000">
              <a:schemeClr val="accent2">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69342"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Planificación</a:t>
          </a:r>
        </a:p>
      </dsp:txBody>
      <dsp:txXfrm>
        <a:off x="1590" y="242794"/>
        <a:ext cx="1436312" cy="638361"/>
      </dsp:txXfrm>
    </dsp:sp>
    <dsp:sp modelId="{B58ED49A-4323-4EEE-A7E8-C1A19056AD24}">
      <dsp:nvSpPr>
        <dsp:cNvPr id="0" name=""/>
        <dsp:cNvSpPr/>
      </dsp:nvSpPr>
      <dsp:spPr>
        <a:xfrm>
          <a:off x="1278312" y="242794"/>
          <a:ext cx="1595902" cy="638361"/>
        </a:xfrm>
        <a:prstGeom prst="chevron">
          <a:avLst/>
        </a:prstGeom>
        <a:gradFill rotWithShape="0">
          <a:gsLst>
            <a:gs pos="0">
              <a:schemeClr val="accent2">
                <a:hueOff val="1560506"/>
                <a:satOff val="-1946"/>
                <a:lumOff val="458"/>
                <a:alphaOff val="0"/>
                <a:shade val="51000"/>
                <a:satMod val="130000"/>
              </a:schemeClr>
            </a:gs>
            <a:gs pos="80000">
              <a:schemeClr val="accent2">
                <a:hueOff val="1560506"/>
                <a:satOff val="-1946"/>
                <a:lumOff val="458"/>
                <a:alphaOff val="0"/>
                <a:shade val="93000"/>
                <a:satMod val="130000"/>
              </a:schemeClr>
            </a:gs>
            <a:gs pos="100000">
              <a:schemeClr val="accent2">
                <a:hueOff val="1560506"/>
                <a:satOff val="-1946"/>
                <a:lumOff val="458"/>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Diseño</a:t>
          </a:r>
        </a:p>
      </dsp:txBody>
      <dsp:txXfrm>
        <a:off x="1597493" y="242794"/>
        <a:ext cx="957541" cy="638361"/>
      </dsp:txXfrm>
    </dsp:sp>
    <dsp:sp modelId="{615F992B-E2AA-42F1-AE1C-37600FCA8B45}">
      <dsp:nvSpPr>
        <dsp:cNvPr id="0" name=""/>
        <dsp:cNvSpPr/>
      </dsp:nvSpPr>
      <dsp:spPr>
        <a:xfrm>
          <a:off x="2555034" y="242794"/>
          <a:ext cx="1595902" cy="638361"/>
        </a:xfrm>
        <a:prstGeom prst="chevron">
          <a:avLst/>
        </a:prstGeom>
        <a:gradFill rotWithShape="0">
          <a:gsLst>
            <a:gs pos="0">
              <a:schemeClr val="accent2">
                <a:hueOff val="3121013"/>
                <a:satOff val="-3893"/>
                <a:lumOff val="915"/>
                <a:alphaOff val="0"/>
                <a:shade val="51000"/>
                <a:satMod val="130000"/>
              </a:schemeClr>
            </a:gs>
            <a:gs pos="80000">
              <a:schemeClr val="accent2">
                <a:hueOff val="3121013"/>
                <a:satOff val="-3893"/>
                <a:lumOff val="915"/>
                <a:alphaOff val="0"/>
                <a:shade val="93000"/>
                <a:satMod val="130000"/>
              </a:schemeClr>
            </a:gs>
            <a:gs pos="100000">
              <a:schemeClr val="accent2">
                <a:hueOff val="3121013"/>
                <a:satOff val="-3893"/>
                <a:lumOff val="915"/>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Codificación</a:t>
          </a:r>
        </a:p>
      </dsp:txBody>
      <dsp:txXfrm>
        <a:off x="2874215" y="242794"/>
        <a:ext cx="957541" cy="638361"/>
      </dsp:txXfrm>
    </dsp:sp>
    <dsp:sp modelId="{50151A5E-9FFD-4365-8A31-84750D2C8C1A}">
      <dsp:nvSpPr>
        <dsp:cNvPr id="0" name=""/>
        <dsp:cNvSpPr/>
      </dsp:nvSpPr>
      <dsp:spPr>
        <a:xfrm>
          <a:off x="3831756" y="242794"/>
          <a:ext cx="1595902" cy="638361"/>
        </a:xfrm>
        <a:prstGeom prst="chevron">
          <a:avLst/>
        </a:prstGeom>
        <a:gradFill rotWithShape="0">
          <a:gsLst>
            <a:gs pos="0">
              <a:schemeClr val="accent2">
                <a:hueOff val="4681519"/>
                <a:satOff val="-5839"/>
                <a:lumOff val="1373"/>
                <a:alphaOff val="0"/>
                <a:shade val="51000"/>
                <a:satMod val="130000"/>
              </a:schemeClr>
            </a:gs>
            <a:gs pos="80000">
              <a:schemeClr val="accent2">
                <a:hueOff val="4681519"/>
                <a:satOff val="-5839"/>
                <a:lumOff val="1373"/>
                <a:alphaOff val="0"/>
                <a:shade val="93000"/>
                <a:satMod val="130000"/>
              </a:schemeClr>
            </a:gs>
            <a:gs pos="100000">
              <a:schemeClr val="accent2">
                <a:hueOff val="4681519"/>
                <a:satOff val="-5839"/>
                <a:lumOff val="1373"/>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Prueba</a:t>
          </a:r>
        </a:p>
      </dsp:txBody>
      <dsp:txXfrm>
        <a:off x="4150937" y="242794"/>
        <a:ext cx="957541" cy="638361"/>
      </dsp:txXfrm>
    </dsp:sp>
  </dsp:spTree>
</dsp:drawing>
</file>

<file path=word/diagrams/layout1.xml><?xml version="1.0" encoding="utf-8"?>
<dgm:layoutDef xmlns:dgm="http://schemas.openxmlformats.org/drawingml/2006/diagram" xmlns:a="http://schemas.openxmlformats.org/drawingml/2006/main" uniqueId="urn:microsoft.com/office/officeart/2005/8/layout/hChevron3">
  <dgm:title val=""/>
  <dgm:desc val=""/>
  <dgm:catLst>
    <dgm:cat type="process" pri="10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root des" func="maxDepth" op="gte" val="2">
        <dgm:constrLst>
          <dgm:constr type="w" for="ch" forName="parAndChTx" refType="w"/>
          <dgm:constr type="primFontSz" for="ch" ptType="node" op="equ"/>
          <dgm:constr type="w" for="ch" forName="parAndChSpace" refType="w" refFor="ch" refForName="parAndChTx" fact="-0.2"/>
          <dgm:constr type="w" for="ch" ptType="sibTrans" op="equ"/>
        </dgm:constrLst>
        <dgm:ruleLst/>
        <dgm:forEach name="Name6" axis="ch" ptType="node">
          <dgm:layoutNode name="parAndChTx">
            <dgm:varLst>
              <dgm:bulletEnabled val="1"/>
            </dgm:varLst>
            <dgm:alg type="tx"/>
            <dgm:choose name="Name7">
              <dgm:if name="Name8" func="var" arg="dir" op="equ" val="norm">
                <dgm:choose name="Name9">
                  <dgm:if name="Name10" axis="self" ptType="node" func="pos" op="equ" val="1">
                    <dgm:shape xmlns:r="http://schemas.openxmlformats.org/officeDocument/2006/relationships"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4"/>
                    </dgm:constrLst>
                  </dgm:if>
                  <dgm:else name="Name11">
                    <dgm:shape xmlns:r="http://schemas.openxmlformats.org/officeDocument/2006/relationships"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if>
              <dgm:else name="Name12">
                <dgm:choose name="Name13">
                  <dgm:if name="Name14" axis="self" ptType="node" func="pos" op="equ" val="1">
                    <dgm:shape xmlns:r="http://schemas.openxmlformats.org/officeDocument/2006/relationships" rot="180"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4"/>
                      <dgm:constr type="rMarg" refType="w" fact="0.1"/>
                    </dgm:constrLst>
                  </dgm:if>
                  <dgm:else name="Name15">
                    <dgm:shape xmlns:r="http://schemas.openxmlformats.org/officeDocument/2006/relationships" rot="180"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else>
            </dgm:choose>
            <dgm:ruleLst>
              <dgm:rule type="primFontSz" val="5" fact="NaN" max="NaN"/>
            </dgm:ruleLst>
          </dgm:layoutNode>
          <dgm:forEach name="Name16" axis="followSib" ptType="sibTrans" cnt="1">
            <dgm:layoutNode name="parAndChSpace">
              <dgm:alg type="sp"/>
              <dgm:shape xmlns:r="http://schemas.openxmlformats.org/officeDocument/2006/relationships" r:blip="">
                <dgm:adjLst/>
              </dgm:shape>
              <dgm:presOf/>
              <dgm:constrLst/>
              <dgm:ruleLst/>
            </dgm:layoutNode>
          </dgm:forEach>
        </dgm:forEach>
      </dgm:if>
      <dgm:else name="Name17">
        <dgm:constrLst>
          <dgm:constr type="w" for="ch" forName="parTxOnly" refType="w"/>
          <dgm:constr type="primFontSz" for="ch" ptType="node" op="equ"/>
          <dgm:constr type="w" for="ch" forName="parSpace" refType="w" refFor="ch" refForName="parTxOnly" fact="-0.2"/>
          <dgm:constr type="w" for="ch" ptType="sibTrans" op="equ"/>
        </dgm:constrLst>
        <dgm:ruleLst/>
        <dgm:forEach name="Name18" axis="ch" ptType="node">
          <dgm:layoutNode name="parTxOnly">
            <dgm:varLst>
              <dgm:bulletEnabled val="1"/>
            </dgm:varLst>
            <dgm:alg type="tx"/>
            <dgm:presOf axis="desOrSelf" ptType="node"/>
            <dgm:choose name="Name19">
              <dgm:if name="Name20" func="var" arg="dir" op="equ" val="norm">
                <dgm:choose name="Name21">
                  <dgm:if name="Name22" axis="self" ptType="node" func="pos" op="equ" val="1">
                    <dgm:shape xmlns:r="http://schemas.openxmlformats.org/officeDocument/2006/relationships" type="homePlate" r:blip="">
                      <dgm:adjLst/>
                    </dgm:shape>
                    <dgm:constrLst>
                      <dgm:constr type="h" refType="w" op="equ" fact="0.4"/>
                      <dgm:constr type="primFontSz" val="65"/>
                      <dgm:constr type="tMarg" refType="primFontSz" fact="0.21"/>
                      <dgm:constr type="bMarg" refType="primFontSz" fact="0.21"/>
                      <dgm:constr type="lMarg" refType="primFontSz" fact="0.42"/>
                      <dgm:constr type="rMarg" refType="primFontSz" fact="0.105"/>
                    </dgm:constrLst>
                  </dgm:if>
                  <dgm:else name="Name23">
                    <dgm:shape xmlns:r="http://schemas.openxmlformats.org/officeDocument/2006/relationships" type="chevron" r:blip="">
                      <dgm:adjLst/>
                    </dgm:shape>
                    <dgm:constrLst>
                      <dgm:constr type="h" refType="w" op="equ" fact="0.4"/>
                      <dgm:constr type="primFontSz" val="65"/>
                      <dgm:constr type="tMarg" refType="primFontSz" fact="0.21"/>
                      <dgm:constr type="bMarg" refType="primFontSz" fact="0.21"/>
                      <dgm:constr type="lMarg" refType="primFontSz" fact="0.315"/>
                      <dgm:constr type="rMarg" refType="primFontSz" fact="0.105"/>
                    </dgm:constrLst>
                  </dgm:else>
                </dgm:choose>
              </dgm:if>
              <dgm:else name="Name24">
                <dgm:choose name="Name25">
                  <dgm:if name="Name26" axis="self" ptType="node" func="pos" op="equ" val="1">
                    <dgm:shape xmlns:r="http://schemas.openxmlformats.org/officeDocument/2006/relationships" rot="180" type="homePlate"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42"/>
                    </dgm:constrLst>
                  </dgm:if>
                  <dgm:else name="Name27">
                    <dgm:shape xmlns:r="http://schemas.openxmlformats.org/officeDocument/2006/relationships" rot="180" type="chevron"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315"/>
                    </dgm:constrLst>
                  </dgm:else>
                </dgm:choose>
              </dgm:else>
            </dgm:choose>
            <dgm:ruleLst>
              <dgm:rule type="primFontSz" val="5" fact="NaN" max="NaN"/>
            </dgm:ruleLst>
          </dgm:layoutNode>
          <dgm:forEach name="Name28" axis="followSib" ptType="sibTrans" cnt="1">
            <dgm:layoutNode name="par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3d2">
  <dgm:title val=""/>
  <dgm:desc val=""/>
  <dgm:catLst>
    <dgm:cat type="3D" pri="11200"/>
  </dgm:catLst>
  <dgm:scene3d>
    <a:camera prst="orthographicFront"/>
    <a:lightRig rig="threePt" dir="t"/>
  </dgm:scene3d>
  <dgm:styleLbl name="node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a:rot lat="0" lon="0" rev="7500000"/>
      </a:lightRig>
    </dgm:scene3d>
    <dgm:sp3d prstMaterial="plastic">
      <a:bevelT w="127000" h="25400" prst="relaxedInset"/>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tx1"/>
      </a:fontRef>
    </dgm:style>
  </dgm:styleLbl>
  <dgm:styleLbl name="aling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a:rot lat="0" lon="0" rev="7500000"/>
      </a:lightRig>
    </dgm:scene3d>
    <dgm:sp3d z="254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a:rot lat="0" lon="0" rev="7500000"/>
      </a:lightRig>
    </dgm:scene3d>
    <dgm:sp3d z="-1524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a:rot lat="0" lon="0" rev="7500000"/>
      </a:lightRig>
    </dgm:scene3d>
    <dgm:sp3d z="-700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sibTrans1D1">
    <dgm:scene3d>
      <a:camera prst="orthographicFront"/>
      <a:lightRig rig="threePt" dir="t">
        <a:rot lat="0" lon="0" rev="7500000"/>
      </a:lightRig>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a:rot lat="0" lon="0" rev="7500000"/>
      </a:lightRig>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a:rot lat="0" lon="0" rev="7500000"/>
      </a:lightRig>
    </dgm:scene3d>
    <dgm:sp3d extrusionH="190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a:rot lat="0" lon="0" rev="7500000"/>
      </a:lightRig>
    </dgm:scene3d>
    <dgm:sp3d prstMaterial="plastic">
      <a:bevelT w="127000" h="35400"/>
    </dgm:sp3d>
    <dgm:txPr/>
    <dgm:style>
      <a:lnRef idx="1">
        <a:scrgbClr r="0" g="0" b="0"/>
      </a:lnRef>
      <a:fillRef idx="1">
        <a:scrgbClr r="0" g="0" b="0"/>
      </a:fillRef>
      <a:effectRef idx="2">
        <a:scrgbClr r="0" g="0" b="0"/>
      </a:effectRef>
      <a:fontRef idx="minor">
        <a:schemeClr val="lt1"/>
      </a:fontRef>
    </dgm:style>
  </dgm:styleLbl>
  <dgm:styleLbl name="bgAcc1">
    <dgm:scene3d>
      <a:camera prst="orthographicFront"/>
      <a:lightRig rig="threePt" dir="t">
        <a:rot lat="0" lon="0" rev="7500000"/>
      </a:lightRig>
    </dgm:scene3d>
    <dgm:sp3d z="-152400" extrusionH="63500" prstMaterial="dkEdge">
      <a:bevelT w="124450" h="16350" prst="relaxedInset"/>
      <a:contourClr>
        <a:schemeClr val="bg1"/>
      </a:contourClr>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a:rot lat="0" lon="0" rev="7500000"/>
      </a:lightRig>
    </dgm:scene3d>
    <dgm:sp3d z="152400" extrusionH="63500" prstMaterial="dkEdge">
      <a:bevelT w="120800" h="19050" prst="relaxedInset"/>
      <a:contourClr>
        <a:schemeClr val="bg1"/>
      </a:contourClr>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a:rot lat="0" lon="0" rev="7500000"/>
      </a:lightRig>
    </dgm:scene3d>
    <dgm:sp3d extrusionH="190500" prstMaterial="dkEdge">
      <a:bevelT w="120650" h="38100" prst="relaxedInset"/>
      <a:contourClr>
        <a:schemeClr val="bg1"/>
      </a:contourClr>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a:rot lat="0" lon="0" rev="7500000"/>
      </a:lightRig>
    </dgm:scene3d>
    <dgm:sp3d extrusionH="190500" prstMaterial="dkEdge">
      <a:bevelT w="120650" h="38100" prst="relaxedInset"/>
      <a:bevelB w="120650" h="57150" prst="relaxedInset"/>
      <a:contourClr>
        <a:schemeClr val="bg1"/>
      </a:contourClr>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a:rot lat="0" lon="0" rev="7500000"/>
      </a:lightRig>
    </dgm:scene3d>
    <dgm:sp3d z="-152400" extrusionH="63500" prstMaterial="matte">
      <a:bevelT w="144450" h="6350" prst="relaxedInset"/>
      <a:contourClr>
        <a:schemeClr val="bg1"/>
      </a:contourClr>
    </dgm:sp3d>
    <dgm:txPr/>
    <dgm:style>
      <a:lnRef idx="0">
        <a:scrgbClr r="0" g="0" b="0"/>
      </a:lnRef>
      <a:fillRef idx="3">
        <a:scrgbClr r="0" g="0" b="0"/>
      </a:fillRef>
      <a:effectRef idx="0">
        <a:scrgbClr r="0" g="0" b="0"/>
      </a:effectRef>
      <a:fontRef idx="minor"/>
    </dgm:style>
  </dgm:styleLbl>
  <dgm:styleLbl name="dkBgShp">
    <dgm:scene3d>
      <a:camera prst="orthographicFront"/>
      <a:lightRig rig="threePt" dir="t">
        <a:rot lat="0" lon="0" rev="7500000"/>
      </a:lightRig>
    </dgm:scene3d>
    <dgm:sp3d prstMaterial="plastic">
      <a:bevelT w="127000" h="25400" prst="relaxedInset"/>
      <a:bevelB w="88900" h="121750" prst="angle"/>
    </dgm:sp3d>
    <dgm:txPr/>
    <dgm:style>
      <a:lnRef idx="0">
        <a:scrgbClr r="0" g="0" b="0"/>
      </a:lnRef>
      <a:fillRef idx="1">
        <a:scrgbClr r="0" g="0" b="0"/>
      </a:fillRef>
      <a:effectRef idx="2">
        <a:scrgbClr r="0" g="0" b="0"/>
      </a:effectRef>
      <a:fontRef idx="minor">
        <a:schemeClr val="lt1"/>
      </a:fontRef>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26C1A2-B4DE-424F-83D2-F5B0D67019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16</TotalTime>
  <Pages>28</Pages>
  <Words>9824</Words>
  <Characters>54033</Characters>
  <Application>Microsoft Office Word</Application>
  <DocSecurity>0</DocSecurity>
  <Lines>450</Lines>
  <Paragraphs>12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Luffi</Company>
  <LinksUpToDate>false</LinksUpToDate>
  <CharactersWithSpaces>63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tilde Cabrera</dc:creator>
  <cp:lastModifiedBy>TitoCode</cp:lastModifiedBy>
  <cp:revision>93</cp:revision>
  <dcterms:created xsi:type="dcterms:W3CDTF">2024-03-29T01:24:00Z</dcterms:created>
  <dcterms:modified xsi:type="dcterms:W3CDTF">2024-12-16T1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MxmvkxFH"/&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